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eastAsiaTheme="minorHAnsi" w:hAnsi="Arial"/>
          <w:kern w:val="2"/>
          <w:sz w:val="28"/>
          <w:szCs w:val="28"/>
          <w:lang w:val="en-ZA"/>
          <w14:ligatures w14:val="standardContextual"/>
        </w:rPr>
        <w:id w:val="-750741746"/>
        <w:docPartObj>
          <w:docPartGallery w:val="Cover Pages"/>
          <w:docPartUnique/>
        </w:docPartObj>
      </w:sdtPr>
      <w:sdtEndPr/>
      <w:sdtContent>
        <w:p w14:paraId="59DBF567" w14:textId="6F437FCD" w:rsidR="00800D35" w:rsidRDefault="00800D35">
          <w:pPr>
            <w:pStyle w:val="NoSpacing"/>
          </w:pPr>
          <w:r>
            <w:rPr>
              <w:noProof/>
            </w:rPr>
            <mc:AlternateContent>
              <mc:Choice Requires="wpg">
                <w:drawing>
                  <wp:anchor distT="0" distB="0" distL="114300" distR="114300" simplePos="0" relativeHeight="251659264" behindDoc="1" locked="0" layoutInCell="1" allowOverlap="1" wp14:anchorId="66625100" wp14:editId="64CA4C02">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6"/>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4-09-10T00:00:00Z">
                                      <w:dateFormat w:val="M/d/yyyy"/>
                                      <w:lid w:val="en-US"/>
                                      <w:storeMappedDataAs w:val="dateTime"/>
                                      <w:calendar w:val="gregorian"/>
                                    </w:date>
                                  </w:sdtPr>
                                  <w:sdtEndPr/>
                                  <w:sdtContent>
                                    <w:p w14:paraId="53EA401A" w14:textId="3865E025" w:rsidR="00800D35" w:rsidRDefault="00875061">
                                      <w:pPr>
                                        <w:pStyle w:val="NoSpacing"/>
                                        <w:jc w:val="right"/>
                                        <w:rPr>
                                          <w:color w:val="FFFFFF" w:themeColor="background1"/>
                                          <w:sz w:val="28"/>
                                          <w:szCs w:val="28"/>
                                        </w:rPr>
                                      </w:pPr>
                                      <w:r>
                                        <w:rPr>
                                          <w:color w:val="FFFFFF" w:themeColor="background1"/>
                                          <w:sz w:val="28"/>
                                          <w:szCs w:val="28"/>
                                        </w:rPr>
                                        <w:t>9/10/2024</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6625100" id="Group 26"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0e2841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156082 [3204]" stroked="f" strokeweight="1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4-09-10T00:00:00Z">
                                <w:dateFormat w:val="M/d/yyyy"/>
                                <w:lid w:val="en-US"/>
                                <w:storeMappedDataAs w:val="dateTime"/>
                                <w:calendar w:val="gregorian"/>
                              </w:date>
                            </w:sdtPr>
                            <w:sdtEndPr/>
                            <w:sdtContent>
                              <w:p w14:paraId="53EA401A" w14:textId="3865E025" w:rsidR="00800D35" w:rsidRDefault="00875061">
                                <w:pPr>
                                  <w:pStyle w:val="NoSpacing"/>
                                  <w:jc w:val="right"/>
                                  <w:rPr>
                                    <w:color w:val="FFFFFF" w:themeColor="background1"/>
                                    <w:sz w:val="28"/>
                                    <w:szCs w:val="28"/>
                                  </w:rPr>
                                </w:pPr>
                                <w:r>
                                  <w:rPr>
                                    <w:color w:val="FFFFFF" w:themeColor="background1"/>
                                    <w:sz w:val="28"/>
                                    <w:szCs w:val="28"/>
                                  </w:rPr>
                                  <w:t>9/10/2024</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0e2841 [3215]" strokecolor="#0e2841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0e2841 [3215]" strokecolor="#0e2841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0e2841 [3215]" strokecolor="#0e2841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0e2841 [3215]" strokecolor="#0e2841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0e2841 [3215]" strokecolor="#0e2841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0e2841 [3215]" strokecolor="#0e2841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0e2841 [3215]" strokecolor="#0e2841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0e2841 [3215]" strokecolor="#0e2841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0e2841 [3215]" strokecolor="#0e2841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0e2841 [3215]" strokecolor="#0e2841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0e2841 [3215]" strokecolor="#0e2841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0e2841 [3215]" strokecolor="#0e2841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0e2841 [3215]" strokecolor="#0e2841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0e2841 [3215]" strokecolor="#0e2841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0e2841 [3215]" strokecolor="#0e2841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0e2841 [3215]" strokecolor="#0e2841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0e2841 [3215]" strokecolor="#0e2841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0e2841 [3215]" strokecolor="#0e2841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0e2841 [3215]" strokecolor="#0e2841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0e2841 [3215]" strokecolor="#0e2841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0e2841 [3215]" strokecolor="#0e2841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0e2841 [3215]" strokecolor="#0e2841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0e2841 [3215]" strokecolor="#0e2841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3FD2CEDB" wp14:editId="15567124">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88000</wp14:pctPosVOffset>
                        </wp:positionV>
                      </mc:Choice>
                      <mc:Fallback>
                        <wp:positionV relativeFrom="page">
                          <wp:posOffset>9408795</wp:posOffset>
                        </wp:positionV>
                      </mc:Fallback>
                    </mc:AlternateContent>
                    <wp:extent cx="3657600" cy="365760"/>
                    <wp:effectExtent l="0" t="0" r="0" b="0"/>
                    <wp:wrapNone/>
                    <wp:docPr id="32" name="Text Box 28"/>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7EF97C" w14:textId="330627C0" w:rsidR="00800D35" w:rsidRDefault="00CD0D45">
                                <w:pPr>
                                  <w:pStyle w:val="NoSpacing"/>
                                  <w:rPr>
                                    <w:color w:val="156082" w:themeColor="accent1"/>
                                    <w:sz w:val="26"/>
                                    <w:szCs w:val="26"/>
                                  </w:rPr>
                                </w:pPr>
                                <w:sdt>
                                  <w:sdtPr>
                                    <w:rPr>
                                      <w:color w:val="15608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800D35">
                                      <w:rPr>
                                        <w:color w:val="156082" w:themeColor="accent1"/>
                                        <w:sz w:val="26"/>
                                        <w:szCs w:val="26"/>
                                      </w:rPr>
                                      <w:t>Sashiel Moonsamy</w:t>
                                    </w:r>
                                  </w:sdtContent>
                                </w:sdt>
                              </w:p>
                              <w:p w14:paraId="1635B13D" w14:textId="0E0BD6E6" w:rsidR="00800D35" w:rsidRDefault="00CD0D45">
                                <w:pPr>
                                  <w:pStyle w:val="NoSpacing"/>
                                  <w:rPr>
                                    <w:caps/>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EndPr/>
                                  <w:sdtContent>
                                    <w:r w:rsidR="005962A7">
                                      <w:rPr>
                                        <w:caps/>
                                        <w:color w:val="595959" w:themeColor="text1" w:themeTint="A6"/>
                                        <w:sz w:val="20"/>
                                        <w:szCs w:val="20"/>
                                      </w:rPr>
                                      <w:t>ST10028058</w:t>
                                    </w:r>
                                  </w:sdtContent>
                                </w:sdt>
                              </w:p>
                              <w:p w14:paraId="6B6E1778" w14:textId="790963B8" w:rsidR="005962A7" w:rsidRDefault="005962A7">
                                <w:pPr>
                                  <w:pStyle w:val="NoSpacing"/>
                                  <w:rPr>
                                    <w:color w:val="595959" w:themeColor="text1" w:themeTint="A6"/>
                                    <w:sz w:val="20"/>
                                    <w:szCs w:val="20"/>
                                  </w:rPr>
                                </w:pPr>
                                <w:r>
                                  <w:rPr>
                                    <w:caps/>
                                    <w:color w:val="595959" w:themeColor="text1" w:themeTint="A6"/>
                                    <w:sz w:val="20"/>
                                    <w:szCs w:val="20"/>
                                  </w:rPr>
                                  <w:t>pROg6212 POE PArt 1</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3FD2CEDB" id="_x0000_t202" coordsize="21600,21600" o:spt="202" path="m,l,21600r21600,l21600,xe">
                    <v:stroke joinstyle="miter"/>
                    <v:path gradientshapeok="t" o:connecttype="rect"/>
                  </v:shapetype>
                  <v:shape id="Text Box 28" o:spid="_x0000_s1055" type="#_x0000_t202" style="position:absolute;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47EF97C" w14:textId="330627C0" w:rsidR="00800D35" w:rsidRDefault="00CD0D45">
                          <w:pPr>
                            <w:pStyle w:val="NoSpacing"/>
                            <w:rPr>
                              <w:color w:val="156082" w:themeColor="accent1"/>
                              <w:sz w:val="26"/>
                              <w:szCs w:val="26"/>
                            </w:rPr>
                          </w:pPr>
                          <w:sdt>
                            <w:sdtPr>
                              <w:rPr>
                                <w:color w:val="15608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800D35">
                                <w:rPr>
                                  <w:color w:val="156082" w:themeColor="accent1"/>
                                  <w:sz w:val="26"/>
                                  <w:szCs w:val="26"/>
                                </w:rPr>
                                <w:t>Sashiel Moonsamy</w:t>
                              </w:r>
                            </w:sdtContent>
                          </w:sdt>
                        </w:p>
                        <w:p w14:paraId="1635B13D" w14:textId="0E0BD6E6" w:rsidR="00800D35" w:rsidRDefault="00CD0D45">
                          <w:pPr>
                            <w:pStyle w:val="NoSpacing"/>
                            <w:rPr>
                              <w:caps/>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EndPr/>
                            <w:sdtContent>
                              <w:r w:rsidR="005962A7">
                                <w:rPr>
                                  <w:caps/>
                                  <w:color w:val="595959" w:themeColor="text1" w:themeTint="A6"/>
                                  <w:sz w:val="20"/>
                                  <w:szCs w:val="20"/>
                                </w:rPr>
                                <w:t>ST10028058</w:t>
                              </w:r>
                            </w:sdtContent>
                          </w:sdt>
                        </w:p>
                        <w:p w14:paraId="6B6E1778" w14:textId="790963B8" w:rsidR="005962A7" w:rsidRDefault="005962A7">
                          <w:pPr>
                            <w:pStyle w:val="NoSpacing"/>
                            <w:rPr>
                              <w:color w:val="595959" w:themeColor="text1" w:themeTint="A6"/>
                              <w:sz w:val="20"/>
                              <w:szCs w:val="20"/>
                            </w:rPr>
                          </w:pPr>
                          <w:r>
                            <w:rPr>
                              <w:caps/>
                              <w:color w:val="595959" w:themeColor="text1" w:themeTint="A6"/>
                              <w:sz w:val="20"/>
                              <w:szCs w:val="20"/>
                            </w:rPr>
                            <w:t>pROg6212 POE PArt 1</w:t>
                          </w:r>
                        </w:p>
                      </w:txbxContent>
                    </v:textbox>
                    <w10:wrap anchorx="page" anchory="page"/>
                  </v:shape>
                </w:pict>
              </mc:Fallback>
            </mc:AlternateContent>
          </w:r>
        </w:p>
        <w:p w14:paraId="05E079FA" w14:textId="0B8AC473" w:rsidR="004B04EE" w:rsidRDefault="00875061" w:rsidP="00114D3F">
          <w:r>
            <w:rPr>
              <w:noProof/>
            </w:rPr>
            <mc:AlternateContent>
              <mc:Choice Requires="wps">
                <w:drawing>
                  <wp:anchor distT="0" distB="0" distL="114300" distR="114300" simplePos="0" relativeHeight="251660288" behindDoc="0" locked="0" layoutInCell="1" allowOverlap="1" wp14:anchorId="303F33CB" wp14:editId="06D20CFA">
                    <wp:simplePos x="0" y="0"/>
                    <wp:positionH relativeFrom="page">
                      <wp:posOffset>3147237</wp:posOffset>
                    </wp:positionH>
                    <wp:positionV relativeFrom="page">
                      <wp:posOffset>1871330</wp:posOffset>
                    </wp:positionV>
                    <wp:extent cx="4260998" cy="2466754"/>
                    <wp:effectExtent l="0" t="0" r="6350" b="10160"/>
                    <wp:wrapNone/>
                    <wp:docPr id="1" name="Text Box 30"/>
                    <wp:cNvGraphicFramePr/>
                    <a:graphic xmlns:a="http://schemas.openxmlformats.org/drawingml/2006/main">
                      <a:graphicData uri="http://schemas.microsoft.com/office/word/2010/wordprocessingShape">
                        <wps:wsp>
                          <wps:cNvSpPr txBox="1"/>
                          <wps:spPr>
                            <a:xfrm>
                              <a:off x="0" y="0"/>
                              <a:ext cx="4260998" cy="246675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D07304" w14:textId="1765468F" w:rsidR="00800D35" w:rsidRDefault="00CD0D45">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875061">
                                      <w:rPr>
                                        <w:rFonts w:asciiTheme="majorHAnsi" w:eastAsiaTheme="majorEastAsia" w:hAnsiTheme="majorHAnsi" w:cstheme="majorBidi"/>
                                        <w:color w:val="262626" w:themeColor="text1" w:themeTint="D9"/>
                                        <w:sz w:val="72"/>
                                        <w:szCs w:val="72"/>
                                      </w:rPr>
                                      <w:t>Sashiel Moonsamy</w:t>
                                    </w:r>
                                  </w:sdtContent>
                                </w:sdt>
                              </w:p>
                              <w:p w14:paraId="21D93DF7" w14:textId="61AEFC43" w:rsidR="00800D35" w:rsidRDefault="00CD0D45">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875061">
                                      <w:rPr>
                                        <w:color w:val="404040" w:themeColor="text1" w:themeTint="BF"/>
                                        <w:sz w:val="36"/>
                                        <w:szCs w:val="36"/>
                                      </w:rPr>
                                      <w:t>ST10028058</w:t>
                                    </w:r>
                                  </w:sdtContent>
                                </w:sdt>
                              </w:p>
                              <w:p w14:paraId="402D950E" w14:textId="639D0DDA" w:rsidR="00875061" w:rsidRDefault="00875061">
                                <w:pPr>
                                  <w:spacing w:before="120"/>
                                  <w:rPr>
                                    <w:color w:val="404040" w:themeColor="text1" w:themeTint="BF"/>
                                    <w:sz w:val="36"/>
                                    <w:szCs w:val="36"/>
                                  </w:rPr>
                                </w:pPr>
                                <w:r>
                                  <w:rPr>
                                    <w:color w:val="404040" w:themeColor="text1" w:themeTint="BF"/>
                                    <w:sz w:val="36"/>
                                    <w:szCs w:val="36"/>
                                  </w:rPr>
                                  <w:t>PROG6</w:t>
                                </w:r>
                                <w:r w:rsidR="005962A7">
                                  <w:rPr>
                                    <w:color w:val="404040" w:themeColor="text1" w:themeTint="BF"/>
                                    <w:sz w:val="36"/>
                                    <w:szCs w:val="36"/>
                                  </w:rPr>
                                  <w:t>212</w:t>
                                </w:r>
                              </w:p>
                              <w:p w14:paraId="1ACFF354" w14:textId="7EF3F2DE" w:rsidR="005962A7" w:rsidRDefault="005962A7">
                                <w:pPr>
                                  <w:spacing w:before="120"/>
                                  <w:rPr>
                                    <w:color w:val="404040" w:themeColor="text1" w:themeTint="BF"/>
                                    <w:sz w:val="36"/>
                                    <w:szCs w:val="36"/>
                                  </w:rPr>
                                </w:pPr>
                                <w:r>
                                  <w:rPr>
                                    <w:color w:val="404040" w:themeColor="text1" w:themeTint="BF"/>
                                    <w:sz w:val="36"/>
                                    <w:szCs w:val="36"/>
                                  </w:rPr>
                                  <w:t>POE Part 1</w:t>
                                </w:r>
                              </w:p>
                              <w:p w14:paraId="51C92288" w14:textId="2A1D68A9" w:rsidR="00DE7E09" w:rsidRDefault="00DE7E09">
                                <w:pPr>
                                  <w:spacing w:before="120"/>
                                  <w:rPr>
                                    <w:color w:val="404040" w:themeColor="text1" w:themeTint="BF"/>
                                    <w:sz w:val="36"/>
                                    <w:szCs w:val="36"/>
                                  </w:rPr>
                                </w:pPr>
                                <w:r>
                                  <w:rPr>
                                    <w:color w:val="404040" w:themeColor="text1" w:themeTint="BF"/>
                                    <w:sz w:val="36"/>
                                    <w:szCs w:val="36"/>
                                  </w:rPr>
                                  <w:t>Documentation</w:t>
                                </w:r>
                              </w:p>
                              <w:p w14:paraId="041E12C0" w14:textId="77777777" w:rsidR="00DE7E09" w:rsidRDefault="00DE7E0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03F33CB" id="Text Box 30" o:spid="_x0000_s1056" type="#_x0000_t202" style="position:absolute;margin-left:247.8pt;margin-top:147.35pt;width:335.5pt;height:194.2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" filled="f" stroked="f" strokeweight=".5pt">
                    <v:textbox inset="0,0,0,0">
                      <w:txbxContent>
                        <w:p w14:paraId="52D07304" w14:textId="1765468F" w:rsidR="00800D35" w:rsidRDefault="00CD0D45">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875061">
                                <w:rPr>
                                  <w:rFonts w:asciiTheme="majorHAnsi" w:eastAsiaTheme="majorEastAsia" w:hAnsiTheme="majorHAnsi" w:cstheme="majorBidi"/>
                                  <w:color w:val="262626" w:themeColor="text1" w:themeTint="D9"/>
                                  <w:sz w:val="72"/>
                                  <w:szCs w:val="72"/>
                                </w:rPr>
                                <w:t>Sashiel Moonsamy</w:t>
                              </w:r>
                            </w:sdtContent>
                          </w:sdt>
                        </w:p>
                        <w:p w14:paraId="21D93DF7" w14:textId="61AEFC43" w:rsidR="00800D35" w:rsidRDefault="00CD0D45">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875061">
                                <w:rPr>
                                  <w:color w:val="404040" w:themeColor="text1" w:themeTint="BF"/>
                                  <w:sz w:val="36"/>
                                  <w:szCs w:val="36"/>
                                </w:rPr>
                                <w:t>ST10028058</w:t>
                              </w:r>
                            </w:sdtContent>
                          </w:sdt>
                        </w:p>
                        <w:p w14:paraId="402D950E" w14:textId="639D0DDA" w:rsidR="00875061" w:rsidRDefault="00875061">
                          <w:pPr>
                            <w:spacing w:before="120"/>
                            <w:rPr>
                              <w:color w:val="404040" w:themeColor="text1" w:themeTint="BF"/>
                              <w:sz w:val="36"/>
                              <w:szCs w:val="36"/>
                            </w:rPr>
                          </w:pPr>
                          <w:r>
                            <w:rPr>
                              <w:color w:val="404040" w:themeColor="text1" w:themeTint="BF"/>
                              <w:sz w:val="36"/>
                              <w:szCs w:val="36"/>
                            </w:rPr>
                            <w:t>PROG6</w:t>
                          </w:r>
                          <w:r w:rsidR="005962A7">
                            <w:rPr>
                              <w:color w:val="404040" w:themeColor="text1" w:themeTint="BF"/>
                              <w:sz w:val="36"/>
                              <w:szCs w:val="36"/>
                            </w:rPr>
                            <w:t>212</w:t>
                          </w:r>
                        </w:p>
                        <w:p w14:paraId="1ACFF354" w14:textId="7EF3F2DE" w:rsidR="005962A7" w:rsidRDefault="005962A7">
                          <w:pPr>
                            <w:spacing w:before="120"/>
                            <w:rPr>
                              <w:color w:val="404040" w:themeColor="text1" w:themeTint="BF"/>
                              <w:sz w:val="36"/>
                              <w:szCs w:val="36"/>
                            </w:rPr>
                          </w:pPr>
                          <w:r>
                            <w:rPr>
                              <w:color w:val="404040" w:themeColor="text1" w:themeTint="BF"/>
                              <w:sz w:val="36"/>
                              <w:szCs w:val="36"/>
                            </w:rPr>
                            <w:t>POE Part 1</w:t>
                          </w:r>
                        </w:p>
                        <w:p w14:paraId="51C92288" w14:textId="2A1D68A9" w:rsidR="00DE7E09" w:rsidRDefault="00DE7E09">
                          <w:pPr>
                            <w:spacing w:before="120"/>
                            <w:rPr>
                              <w:color w:val="404040" w:themeColor="text1" w:themeTint="BF"/>
                              <w:sz w:val="36"/>
                              <w:szCs w:val="36"/>
                            </w:rPr>
                          </w:pPr>
                          <w:r>
                            <w:rPr>
                              <w:color w:val="404040" w:themeColor="text1" w:themeTint="BF"/>
                              <w:sz w:val="36"/>
                              <w:szCs w:val="36"/>
                            </w:rPr>
                            <w:t>Documentation</w:t>
                          </w:r>
                        </w:p>
                        <w:p w14:paraId="041E12C0" w14:textId="77777777" w:rsidR="00DE7E09" w:rsidRDefault="00DE7E09">
                          <w:pPr>
                            <w:spacing w:before="120"/>
                            <w:rPr>
                              <w:color w:val="404040" w:themeColor="text1" w:themeTint="BF"/>
                              <w:sz w:val="36"/>
                              <w:szCs w:val="36"/>
                            </w:rPr>
                          </w:pPr>
                        </w:p>
                      </w:txbxContent>
                    </v:textbox>
                    <w10:wrap anchorx="page" anchory="page"/>
                  </v:shape>
                </w:pict>
              </mc:Fallback>
            </mc:AlternateContent>
          </w:r>
          <w:r w:rsidR="00800D35">
            <w:br w:type="page"/>
          </w:r>
        </w:p>
      </w:sdtContent>
    </w:sdt>
    <w:p w14:paraId="55E40C3E" w14:textId="5F5B9B3C" w:rsidR="003D1764" w:rsidRPr="003D1764" w:rsidRDefault="003D1764" w:rsidP="003D1764">
      <w:pPr>
        <w:rPr>
          <w:b/>
          <w:bCs/>
        </w:rPr>
      </w:pPr>
      <w:r w:rsidRPr="003D1764">
        <w:rPr>
          <w:b/>
          <w:bCs/>
        </w:rPr>
        <w:lastRenderedPageBreak/>
        <w:t>Documentation</w:t>
      </w:r>
    </w:p>
    <w:p w14:paraId="3B51D553" w14:textId="17896881" w:rsidR="007C45EB" w:rsidRPr="007C45EB" w:rsidRDefault="007C45EB" w:rsidP="007C45EB">
      <w:pPr>
        <w:rPr>
          <w:b/>
          <w:bCs/>
        </w:rPr>
      </w:pPr>
      <w:r>
        <w:rPr>
          <w:b/>
          <w:bCs/>
        </w:rPr>
        <w:t>1.</w:t>
      </w:r>
      <w:r w:rsidR="003D1764" w:rsidRPr="007C45EB">
        <w:rPr>
          <w:b/>
          <w:bCs/>
        </w:rPr>
        <w:t xml:space="preserve">Design Choices </w:t>
      </w:r>
    </w:p>
    <w:p w14:paraId="7E8F289F" w14:textId="77777777" w:rsidR="003D1764" w:rsidRPr="00A61B2C" w:rsidRDefault="003D1764" w:rsidP="003D1764">
      <w:r w:rsidRPr="00A61B2C">
        <w:t>The design of the Contract Monthly Claim System (CMCS) was driven by the need to simplify and streamline the process of claim submissions and approvals for Independent Contractor (IC) lecturers. Each design decision was made with careful consideration of scalability, security, and ease of use, ensuring that the system meets real-world business needs effectively.</w:t>
      </w:r>
    </w:p>
    <w:p w14:paraId="551669E6" w14:textId="77777777" w:rsidR="003D1764" w:rsidRDefault="003D1764" w:rsidP="003D1764">
      <w:pPr>
        <w:rPr>
          <w:b/>
          <w:bCs/>
        </w:rPr>
      </w:pPr>
      <w:r w:rsidRPr="003D1764">
        <w:rPr>
          <w:b/>
          <w:bCs/>
        </w:rPr>
        <w:t>System Architecture</w:t>
      </w:r>
    </w:p>
    <w:p w14:paraId="7B9DEBB3" w14:textId="3DED85B5" w:rsidR="00EB3722" w:rsidRPr="00EB3722" w:rsidRDefault="00EB3722" w:rsidP="003D1764">
      <w:pPr>
        <w:rPr>
          <w:b/>
          <w:bCs/>
          <w:u w:val="single"/>
        </w:rPr>
      </w:pPr>
      <w:r>
        <w:rPr>
          <w:b/>
          <w:bCs/>
          <w:u w:val="single"/>
        </w:rPr>
        <w:fldChar w:fldCharType="begin"/>
      </w:r>
      <w:r>
        <w:rPr>
          <w:b/>
          <w:bCs/>
          <w:u w:val="single"/>
        </w:rPr>
        <w:instrText xml:space="preserve"> ADDIN ZOTERO_ITEM CSL_CITATION {"citationID":"sjNAmGSF","properties":{"formattedCitation":"(\\uc0\\u8220{}Effective Project Documentation Best Practice,\\uc0\\u8221{} n.d.)","plainCitation":"(“Effective Project Documentation Best Practice,” n.d.)","noteIndex":0},"citationItems":[{"id":202,"uris":["http://zotero.org/users/local/c2rcAh8L/items/RVM5BIPP"],"itemData":{"id":202,"type":"webpage","title":"Effective Project Documentation Best Practice","URL":"https://www.orangescrum.com/tutorial/project-documentation-and-reporting/effective-project-documentation","accessed":{"date-parts":[["2024",9,10]]}}}],"schema":"https://github.com/citation-style-language/schema/raw/master/csl-citation.json"} </w:instrText>
      </w:r>
      <w:r>
        <w:rPr>
          <w:b/>
          <w:bCs/>
          <w:u w:val="single"/>
        </w:rPr>
        <w:fldChar w:fldCharType="separate"/>
      </w:r>
      <w:r w:rsidRPr="00EB3722">
        <w:rPr>
          <w:rFonts w:cs="Arial"/>
          <w:kern w:val="0"/>
        </w:rPr>
        <w:t>(“Effective Project Documentation Best Practice,” n.d.)</w:t>
      </w:r>
      <w:r>
        <w:rPr>
          <w:b/>
          <w:bCs/>
          <w:u w:val="single"/>
        </w:rPr>
        <w:fldChar w:fldCharType="end"/>
      </w:r>
    </w:p>
    <w:p w14:paraId="57E98C6C" w14:textId="77777777" w:rsidR="003D1764" w:rsidRPr="003D1764" w:rsidRDefault="003D1764" w:rsidP="003D1764">
      <w:r w:rsidRPr="003D1764">
        <w:t xml:space="preserve">I chose the </w:t>
      </w:r>
      <w:r w:rsidRPr="003D1764">
        <w:rPr>
          <w:b/>
          <w:bCs/>
        </w:rPr>
        <w:t>Model-View-Controller (MVC)</w:t>
      </w:r>
      <w:r w:rsidRPr="003D1764">
        <w:t xml:space="preserve"> architecture for this system because it enforces a clear separation of concerns, making the application more modular, easier to maintain, and scalable. Here's why:</w:t>
      </w:r>
    </w:p>
    <w:p w14:paraId="35BCEC58" w14:textId="77777777" w:rsidR="003D1764" w:rsidRPr="003D1764" w:rsidRDefault="003D1764" w:rsidP="003D1764">
      <w:pPr>
        <w:numPr>
          <w:ilvl w:val="0"/>
          <w:numId w:val="2"/>
        </w:numPr>
      </w:pPr>
      <w:r w:rsidRPr="003D1764">
        <w:rPr>
          <w:b/>
          <w:bCs/>
        </w:rPr>
        <w:t>Model:</w:t>
      </w:r>
      <w:r w:rsidRPr="003D1764">
        <w:t xml:space="preserve"> Manages the business logic and application data. It ensures that all operations, such as claim calculations, document uploads, and user authentication, are handled efficiently. I chose to separate this from the view and controller to make future adjustments (like adding new types of users) easy to implement without affecting the entire system.</w:t>
      </w:r>
    </w:p>
    <w:p w14:paraId="2BC3AF08" w14:textId="77777777" w:rsidR="003D1764" w:rsidRPr="003D1764" w:rsidRDefault="003D1764" w:rsidP="003D1764">
      <w:pPr>
        <w:numPr>
          <w:ilvl w:val="0"/>
          <w:numId w:val="2"/>
        </w:numPr>
      </w:pPr>
      <w:r w:rsidRPr="003D1764">
        <w:rPr>
          <w:b/>
          <w:bCs/>
        </w:rPr>
        <w:t>View:</w:t>
      </w:r>
      <w:r w:rsidRPr="003D1764">
        <w:t xml:space="preserve"> Manages the user interface, where I opted for simplicity to enhance user experience. Since lecturers, coordinators, and managers will use the system, the design must cater to users with varying technical skills. I focused on creating an intuitive, easy-to-navigate interface.</w:t>
      </w:r>
    </w:p>
    <w:p w14:paraId="0D1E8F31" w14:textId="77777777" w:rsidR="003D1764" w:rsidRPr="003D1764" w:rsidRDefault="003D1764" w:rsidP="003D1764">
      <w:pPr>
        <w:numPr>
          <w:ilvl w:val="0"/>
          <w:numId w:val="2"/>
        </w:numPr>
      </w:pPr>
      <w:r w:rsidRPr="003D1764">
        <w:rPr>
          <w:b/>
          <w:bCs/>
        </w:rPr>
        <w:t>Controller:</w:t>
      </w:r>
      <w:r w:rsidRPr="003D1764">
        <w:t xml:space="preserve"> Handles requests from the user, communicates with the model, and updates the view. This decoupling from the model ensures that user input (e.g., claim submissions) is processed without compromising the system's core business logic.</w:t>
      </w:r>
    </w:p>
    <w:p w14:paraId="6867F0A3" w14:textId="77777777" w:rsidR="003D1764" w:rsidRPr="003D1764" w:rsidRDefault="003D1764" w:rsidP="003D1764">
      <w:r w:rsidRPr="003D1764">
        <w:rPr>
          <w:b/>
          <w:bCs/>
        </w:rPr>
        <w:t>Why MVC?</w:t>
      </w:r>
      <w:r w:rsidRPr="003D1764">
        <w:br/>
        <w:t>The MVC architecture ensures that the CMCS can evolve and scale as more lecturers, claims, and functionalities are added. By separating concerns, it becomes easier to update individual components, reducing the risk of bugs and improving maintainability.</w:t>
      </w:r>
    </w:p>
    <w:p w14:paraId="76879300" w14:textId="77777777" w:rsidR="003D1764" w:rsidRPr="003D1764" w:rsidRDefault="003D1764" w:rsidP="003D1764">
      <w:pPr>
        <w:rPr>
          <w:b/>
          <w:bCs/>
        </w:rPr>
      </w:pPr>
      <w:r w:rsidRPr="003D1764">
        <w:rPr>
          <w:b/>
          <w:bCs/>
        </w:rPr>
        <w:t>Scalability and Flexibility</w:t>
      </w:r>
    </w:p>
    <w:p w14:paraId="4A1F5585" w14:textId="77777777" w:rsidR="003D1764" w:rsidRPr="003D1764" w:rsidRDefault="003D1764" w:rsidP="003D1764">
      <w:r w:rsidRPr="003D1764">
        <w:lastRenderedPageBreak/>
        <w:t>In a system like CMCS, scalability is a crucial factor. As the number of lecturers, claims, and document uploads grows, the system must handle increasing data loads without performance degradation. The MVC architecture naturally supports scalability because it separates the core components:</w:t>
      </w:r>
    </w:p>
    <w:p w14:paraId="2F20A629" w14:textId="77777777" w:rsidR="003D1764" w:rsidRPr="003D1764" w:rsidRDefault="003D1764" w:rsidP="003D1764">
      <w:pPr>
        <w:numPr>
          <w:ilvl w:val="0"/>
          <w:numId w:val="3"/>
        </w:numPr>
      </w:pPr>
      <w:r w:rsidRPr="003D1764">
        <w:rPr>
          <w:b/>
          <w:bCs/>
        </w:rPr>
        <w:t>Model</w:t>
      </w:r>
      <w:r w:rsidRPr="003D1764">
        <w:t>: The business logic and database interactions are independent of the user interface, which means the system can be scaled at the backend (e.g., adding more servers or optimizing databases) without requiring changes to the frontend.</w:t>
      </w:r>
    </w:p>
    <w:p w14:paraId="12933A61" w14:textId="77777777" w:rsidR="003D1764" w:rsidRPr="003D1764" w:rsidRDefault="003D1764" w:rsidP="003D1764">
      <w:pPr>
        <w:numPr>
          <w:ilvl w:val="0"/>
          <w:numId w:val="3"/>
        </w:numPr>
      </w:pPr>
      <w:r w:rsidRPr="003D1764">
        <w:rPr>
          <w:b/>
          <w:bCs/>
        </w:rPr>
        <w:t>View</w:t>
      </w:r>
      <w:r w:rsidRPr="003D1764">
        <w:t>: The user interface (UI) can be scaled or changed independently to meet growing demands, for instance, by adding new features like reports or dashboards, without affecting the backend.</w:t>
      </w:r>
    </w:p>
    <w:p w14:paraId="353359A8" w14:textId="77777777" w:rsidR="003D1764" w:rsidRPr="003D1764" w:rsidRDefault="003D1764" w:rsidP="003D1764">
      <w:pPr>
        <w:rPr>
          <w:b/>
          <w:bCs/>
        </w:rPr>
      </w:pPr>
      <w:r w:rsidRPr="003D1764">
        <w:rPr>
          <w:b/>
          <w:bCs/>
        </w:rPr>
        <w:t>Security Considerations</w:t>
      </w:r>
    </w:p>
    <w:p w14:paraId="0E034146" w14:textId="77777777" w:rsidR="003D1764" w:rsidRPr="003D1764" w:rsidRDefault="003D1764" w:rsidP="003D1764">
      <w:r w:rsidRPr="003D1764">
        <w:rPr>
          <w:b/>
          <w:bCs/>
        </w:rPr>
        <w:t>Why Security Is Essential?</w:t>
      </w:r>
      <w:r w:rsidRPr="003D1764">
        <w:br/>
        <w:t>Since the system handles sensitive data, including financial claims and lecturer details, it is essential to implement security measures such as password hashing and encrypted communication. For this reason, I opted for:</w:t>
      </w:r>
    </w:p>
    <w:p w14:paraId="2DEBD998" w14:textId="77777777" w:rsidR="003D1764" w:rsidRPr="003D1764" w:rsidRDefault="003D1764" w:rsidP="003D1764">
      <w:pPr>
        <w:numPr>
          <w:ilvl w:val="0"/>
          <w:numId w:val="4"/>
        </w:numPr>
      </w:pPr>
      <w:r w:rsidRPr="003D1764">
        <w:rPr>
          <w:b/>
          <w:bCs/>
        </w:rPr>
        <w:t>Hashed Passwords</w:t>
      </w:r>
      <w:r w:rsidRPr="003D1764">
        <w:t>: All passwords are securely stored using a hashing algorithm to prevent unauthorized access in case of a data breach.</w:t>
      </w:r>
    </w:p>
    <w:p w14:paraId="4C077AC7" w14:textId="77777777" w:rsidR="003D1764" w:rsidRPr="003D1764" w:rsidRDefault="003D1764" w:rsidP="003D1764">
      <w:pPr>
        <w:numPr>
          <w:ilvl w:val="0"/>
          <w:numId w:val="4"/>
        </w:numPr>
      </w:pPr>
      <w:r w:rsidRPr="003D1764">
        <w:rPr>
          <w:b/>
          <w:bCs/>
        </w:rPr>
        <w:t>Data Validation and Sanitization</w:t>
      </w:r>
      <w:r w:rsidRPr="003D1764">
        <w:t>: To ensure that all inputs are safe, reducing the risk of SQL injections or malicious data entries.</w:t>
      </w:r>
    </w:p>
    <w:p w14:paraId="55FE06F9" w14:textId="31BF697D" w:rsidR="003D1764" w:rsidRPr="003D1764" w:rsidRDefault="003D1764" w:rsidP="003D1764"/>
    <w:p w14:paraId="72845B10" w14:textId="77777777" w:rsidR="007C45EB" w:rsidRDefault="003D1764" w:rsidP="009D7E21">
      <w:pPr>
        <w:rPr>
          <w:b/>
          <w:bCs/>
        </w:rPr>
      </w:pPr>
      <w:r w:rsidRPr="003D1764">
        <w:rPr>
          <w:b/>
          <w:bCs/>
        </w:rPr>
        <w:t>2</w:t>
      </w:r>
      <w:r w:rsidR="00C508EC">
        <w:rPr>
          <w:b/>
          <w:bCs/>
        </w:rPr>
        <w:t>.</w:t>
      </w:r>
      <w:r w:rsidRPr="003D1764">
        <w:rPr>
          <w:b/>
          <w:bCs/>
        </w:rPr>
        <w:t xml:space="preserve"> </w:t>
      </w:r>
      <w:r w:rsidR="009D7E21" w:rsidRPr="009D7E21">
        <w:rPr>
          <w:b/>
          <w:bCs/>
        </w:rPr>
        <w:t>Database Structure Description</w:t>
      </w:r>
    </w:p>
    <w:p w14:paraId="2A874292" w14:textId="60D1260B" w:rsidR="00EB3722" w:rsidRDefault="00EB3722" w:rsidP="00EB3722">
      <w:pPr>
        <w:rPr>
          <w:b/>
          <w:bCs/>
          <w:u w:val="single"/>
        </w:rPr>
      </w:pPr>
      <w:r>
        <w:rPr>
          <w:b/>
          <w:bCs/>
          <w:u w:val="single"/>
        </w:rPr>
        <w:fldChar w:fldCharType="begin"/>
      </w:r>
      <w:r w:rsidR="00AE178A">
        <w:rPr>
          <w:b/>
          <w:bCs/>
          <w:u w:val="single"/>
        </w:rPr>
        <w:instrText xml:space="preserve"> ADDIN ZOTERO_ITEM CSL_CITATION {"citationID":"mFSJHEMx","properties":{"formattedCitation":"(\\uc0\\u8220{}Effective Project Documentation Best Practice,\\uc0\\u8221{} n.d.)","plainCitation":"(“Effective Project Documentation Best Practice,” n.d.)","noteIndex":0},"citationItems":[{"id":202,"uris":["http://zotero.org/users/local/c2rcAh8L/items/RVM5BIPP"],"itemData":{"id":202,"type":"webpage","title":"Effective Project Documentation Best Practice","URL":"https://www.orangescrum.com/tutorial/project-documentation-and-reporting/effective-project-documentation","accessed":{"date-parts":[["2024",9,10]]}}}],"schema":"https://github.com/citation-style-language/schema/raw/master/csl-citation.json"} </w:instrText>
      </w:r>
      <w:r>
        <w:rPr>
          <w:b/>
          <w:bCs/>
          <w:u w:val="single"/>
        </w:rPr>
        <w:fldChar w:fldCharType="separate"/>
      </w:r>
      <w:r w:rsidRPr="00EB3722">
        <w:rPr>
          <w:rFonts w:cs="Arial"/>
          <w:kern w:val="0"/>
        </w:rPr>
        <w:t>(“Effective Project Documentation Best Practice,” n.d.)</w:t>
      </w:r>
      <w:r>
        <w:rPr>
          <w:b/>
          <w:bCs/>
          <w:u w:val="single"/>
        </w:rPr>
        <w:fldChar w:fldCharType="end"/>
      </w:r>
    </w:p>
    <w:p w14:paraId="65CAAAC4" w14:textId="53D271EA" w:rsidR="009D7E21" w:rsidRPr="00A61B2C" w:rsidRDefault="009D7E21" w:rsidP="009D7E21">
      <w:r w:rsidRPr="00A61B2C">
        <w:t>The database structure for the Contract Monthly Claim System (CMCS) is designed to handle the submission, approval, and processing of monthly claims for independent contractor lecturers. This structure includes key entities and relationships to support various stakeholders such as Lecturers, Programme Coordinators, Academic Managers, and Human Resources. Each of these roles interacts with claims in different ways to ensure that the claims are efficiently managed from submission to approval.</w:t>
      </w:r>
      <w:r w:rsidR="00AE178A" w:rsidRPr="00AE178A">
        <w:t xml:space="preserve"> </w:t>
      </w:r>
      <w:r w:rsidR="00AE178A">
        <w:fldChar w:fldCharType="begin"/>
      </w:r>
      <w:r w:rsidR="00AE178A">
        <w:instrText xml:space="preserve"> ADDIN ZOTERO_ITEM CSL_CITATION {"citationID":"WmbUAcpj","properties":{"formattedCitation":"(\\uc0\\u8220{}Database - Overview, Roles and Components, DBMS,\\uc0\\u8221{} n.d.)","plainCitation":"(“Database - Overview, Roles and Components, DBMS,” n.d.)","noteIndex":0},"citationItems":[{"id":155,"uris":["http://zotero.org/users/local/c2rcAh8L/items/WIRRN3RR"],"itemData":{"id":155,"type":"webpage","title":"Database - Overview, Roles and Components, DBMS","URL":"https://corporatefinanceinstitute.com/resources/data-science/database/","accessed":{"date-parts":[["2024",3,14]]}}}],"schema":"https://github.com/citation-style-language/schema/raw/master/csl-citation.json"} </w:instrText>
      </w:r>
      <w:r w:rsidR="00AE178A">
        <w:fldChar w:fldCharType="separate"/>
      </w:r>
      <w:r w:rsidR="00AE178A" w:rsidRPr="00AE178A">
        <w:rPr>
          <w:rFonts w:cs="Arial"/>
          <w:kern w:val="0"/>
        </w:rPr>
        <w:t>(“Database - Overview, Roles and Components, DBMS,” n.d.)</w:t>
      </w:r>
      <w:r w:rsidR="00AE178A">
        <w:fldChar w:fldCharType="end"/>
      </w:r>
    </w:p>
    <w:p w14:paraId="6FE6474C" w14:textId="77777777" w:rsidR="00ED24CC" w:rsidRPr="00ED24CC" w:rsidRDefault="00ED24CC" w:rsidP="00ED24CC">
      <w:pPr>
        <w:rPr>
          <w:b/>
          <w:bCs/>
        </w:rPr>
      </w:pPr>
      <w:r w:rsidRPr="00ED24CC">
        <w:rPr>
          <w:b/>
          <w:bCs/>
        </w:rPr>
        <w:lastRenderedPageBreak/>
        <w:t>Tables and Key Fields:</w:t>
      </w:r>
    </w:p>
    <w:p w14:paraId="704A24EB" w14:textId="77777777" w:rsidR="00ED24CC" w:rsidRPr="00ED24CC" w:rsidRDefault="00ED24CC" w:rsidP="00ED24CC">
      <w:pPr>
        <w:numPr>
          <w:ilvl w:val="0"/>
          <w:numId w:val="15"/>
        </w:numPr>
        <w:rPr>
          <w:b/>
          <w:bCs/>
        </w:rPr>
      </w:pPr>
      <w:r w:rsidRPr="00ED24CC">
        <w:rPr>
          <w:b/>
          <w:bCs/>
        </w:rPr>
        <w:t>User</w:t>
      </w:r>
    </w:p>
    <w:p w14:paraId="67774461" w14:textId="77777777" w:rsidR="00ED24CC" w:rsidRPr="00ED24CC" w:rsidRDefault="00ED24CC" w:rsidP="00ED24CC">
      <w:pPr>
        <w:numPr>
          <w:ilvl w:val="1"/>
          <w:numId w:val="15"/>
        </w:numPr>
        <w:rPr>
          <w:b/>
          <w:bCs/>
        </w:rPr>
      </w:pPr>
      <w:r w:rsidRPr="00ED24CC">
        <w:rPr>
          <w:b/>
          <w:bCs/>
        </w:rPr>
        <w:t>Key Fields:</w:t>
      </w:r>
    </w:p>
    <w:p w14:paraId="65872490" w14:textId="77777777" w:rsidR="00ED24CC" w:rsidRPr="00ED24CC" w:rsidRDefault="00ED24CC" w:rsidP="00ED24CC">
      <w:pPr>
        <w:numPr>
          <w:ilvl w:val="2"/>
          <w:numId w:val="15"/>
        </w:numPr>
        <w:rPr>
          <w:b/>
          <w:bCs/>
        </w:rPr>
      </w:pPr>
      <w:proofErr w:type="spellStart"/>
      <w:r w:rsidRPr="00ED24CC">
        <w:rPr>
          <w:b/>
          <w:bCs/>
        </w:rPr>
        <w:t>User_ID</w:t>
      </w:r>
      <w:proofErr w:type="spellEnd"/>
      <w:r w:rsidRPr="00ED24CC">
        <w:rPr>
          <w:b/>
          <w:bCs/>
        </w:rPr>
        <w:t xml:space="preserve">: </w:t>
      </w:r>
      <w:r w:rsidRPr="00ED24CC">
        <w:t>Primary Key (PK) that uniquely identifies each user.</w:t>
      </w:r>
    </w:p>
    <w:p w14:paraId="0C9294AA" w14:textId="77777777" w:rsidR="00ED24CC" w:rsidRPr="00ED24CC" w:rsidRDefault="00ED24CC" w:rsidP="00ED24CC">
      <w:pPr>
        <w:numPr>
          <w:ilvl w:val="2"/>
          <w:numId w:val="15"/>
        </w:numPr>
        <w:rPr>
          <w:b/>
          <w:bCs/>
        </w:rPr>
      </w:pPr>
      <w:r w:rsidRPr="00ED24CC">
        <w:rPr>
          <w:b/>
          <w:bCs/>
        </w:rPr>
        <w:t xml:space="preserve">FirstName, LastName, Email, Password: </w:t>
      </w:r>
      <w:r w:rsidRPr="00ED24CC">
        <w:t>Shared personal and login details across all user types.</w:t>
      </w:r>
    </w:p>
    <w:p w14:paraId="6E5DE3E5" w14:textId="77777777" w:rsidR="00ED24CC" w:rsidRPr="00ED24CC" w:rsidRDefault="00ED24CC" w:rsidP="00ED24CC">
      <w:pPr>
        <w:numPr>
          <w:ilvl w:val="1"/>
          <w:numId w:val="15"/>
        </w:numPr>
        <w:rPr>
          <w:b/>
          <w:bCs/>
        </w:rPr>
      </w:pPr>
      <w:r w:rsidRPr="00ED24CC">
        <w:rPr>
          <w:b/>
          <w:bCs/>
        </w:rPr>
        <w:t xml:space="preserve">Description: </w:t>
      </w:r>
      <w:r w:rsidRPr="00ED24CC">
        <w:t>The User table acts as a base class for all user types in the system, including Lecturers, Programme Coordinators, Academic Managers, and HR staff. This allows shared attributes like name, email, and password to be managed consistently.</w:t>
      </w:r>
    </w:p>
    <w:p w14:paraId="22FCB37E" w14:textId="77777777" w:rsidR="00ED24CC" w:rsidRPr="00ED24CC" w:rsidRDefault="00ED24CC" w:rsidP="00ED24CC">
      <w:pPr>
        <w:numPr>
          <w:ilvl w:val="0"/>
          <w:numId w:val="15"/>
        </w:numPr>
        <w:rPr>
          <w:b/>
          <w:bCs/>
        </w:rPr>
      </w:pPr>
      <w:r w:rsidRPr="00ED24CC">
        <w:rPr>
          <w:b/>
          <w:bCs/>
        </w:rPr>
        <w:t>Lecturer (Inherits from User)</w:t>
      </w:r>
    </w:p>
    <w:p w14:paraId="537EA072" w14:textId="77777777" w:rsidR="00ED24CC" w:rsidRPr="00ED24CC" w:rsidRDefault="00ED24CC" w:rsidP="00ED24CC">
      <w:pPr>
        <w:numPr>
          <w:ilvl w:val="1"/>
          <w:numId w:val="15"/>
        </w:numPr>
        <w:rPr>
          <w:b/>
          <w:bCs/>
        </w:rPr>
      </w:pPr>
      <w:r w:rsidRPr="00ED24CC">
        <w:rPr>
          <w:b/>
          <w:bCs/>
        </w:rPr>
        <w:t>Key Fields:</w:t>
      </w:r>
    </w:p>
    <w:p w14:paraId="3BDE0DAE" w14:textId="77777777" w:rsidR="00ED24CC" w:rsidRPr="00ED24CC" w:rsidRDefault="00ED24CC" w:rsidP="00ED24CC">
      <w:pPr>
        <w:numPr>
          <w:ilvl w:val="2"/>
          <w:numId w:val="15"/>
        </w:numPr>
        <w:rPr>
          <w:b/>
          <w:bCs/>
        </w:rPr>
      </w:pPr>
      <w:proofErr w:type="spellStart"/>
      <w:r w:rsidRPr="00ED24CC">
        <w:rPr>
          <w:b/>
          <w:bCs/>
        </w:rPr>
        <w:t>LecturerID</w:t>
      </w:r>
      <w:proofErr w:type="spellEnd"/>
      <w:r w:rsidRPr="00ED24CC">
        <w:rPr>
          <w:b/>
          <w:bCs/>
        </w:rPr>
        <w:t xml:space="preserve">: </w:t>
      </w:r>
      <w:r w:rsidRPr="00ED24CC">
        <w:t>Primary Key (PK) identifying each lecturer.</w:t>
      </w:r>
    </w:p>
    <w:p w14:paraId="50BFA500" w14:textId="77777777" w:rsidR="00ED24CC" w:rsidRPr="00ED24CC" w:rsidRDefault="00ED24CC" w:rsidP="00ED24CC">
      <w:pPr>
        <w:numPr>
          <w:ilvl w:val="2"/>
          <w:numId w:val="15"/>
        </w:numPr>
        <w:rPr>
          <w:b/>
          <w:bCs/>
        </w:rPr>
      </w:pPr>
      <w:r w:rsidRPr="00ED24CC">
        <w:rPr>
          <w:b/>
          <w:bCs/>
        </w:rPr>
        <w:t xml:space="preserve">Department, </w:t>
      </w:r>
      <w:proofErr w:type="spellStart"/>
      <w:r w:rsidRPr="00ED24CC">
        <w:rPr>
          <w:b/>
          <w:bCs/>
        </w:rPr>
        <w:t>Date_Joined</w:t>
      </w:r>
      <w:proofErr w:type="spellEnd"/>
      <w:r w:rsidRPr="00ED24CC">
        <w:rPr>
          <w:b/>
          <w:bCs/>
        </w:rPr>
        <w:t xml:space="preserve">: </w:t>
      </w:r>
      <w:r w:rsidRPr="00ED24CC">
        <w:t>Additional attributes specific to lecturers.</w:t>
      </w:r>
    </w:p>
    <w:p w14:paraId="6329D434" w14:textId="77777777" w:rsidR="00ED24CC" w:rsidRPr="00ED24CC" w:rsidRDefault="00ED24CC" w:rsidP="00ED24CC">
      <w:pPr>
        <w:numPr>
          <w:ilvl w:val="1"/>
          <w:numId w:val="15"/>
        </w:numPr>
        <w:rPr>
          <w:b/>
          <w:bCs/>
        </w:rPr>
      </w:pPr>
      <w:r w:rsidRPr="00ED24CC">
        <w:rPr>
          <w:b/>
          <w:bCs/>
        </w:rPr>
        <w:t xml:space="preserve">Description: </w:t>
      </w:r>
      <w:r w:rsidRPr="00ED24CC">
        <w:t>This table stores information specific to lecturers, who are responsible for submitting claims. Each lecturer can submit multiple claims, and they can track their claim status through the system.</w:t>
      </w:r>
    </w:p>
    <w:p w14:paraId="56BEBB9C" w14:textId="77777777" w:rsidR="00ED24CC" w:rsidRPr="00ED24CC" w:rsidRDefault="00ED24CC" w:rsidP="00ED24CC">
      <w:pPr>
        <w:numPr>
          <w:ilvl w:val="0"/>
          <w:numId w:val="15"/>
        </w:numPr>
        <w:rPr>
          <w:b/>
          <w:bCs/>
        </w:rPr>
      </w:pPr>
      <w:proofErr w:type="spellStart"/>
      <w:r w:rsidRPr="00ED24CC">
        <w:rPr>
          <w:b/>
          <w:bCs/>
        </w:rPr>
        <w:t>ProgrammeCoordinator</w:t>
      </w:r>
      <w:proofErr w:type="spellEnd"/>
      <w:r w:rsidRPr="00ED24CC">
        <w:rPr>
          <w:b/>
          <w:bCs/>
        </w:rPr>
        <w:t xml:space="preserve"> (Inherits from User)</w:t>
      </w:r>
    </w:p>
    <w:p w14:paraId="6E303F03" w14:textId="77777777" w:rsidR="00ED24CC" w:rsidRPr="00ED24CC" w:rsidRDefault="00ED24CC" w:rsidP="00ED24CC">
      <w:pPr>
        <w:numPr>
          <w:ilvl w:val="1"/>
          <w:numId w:val="15"/>
        </w:numPr>
        <w:rPr>
          <w:b/>
          <w:bCs/>
        </w:rPr>
      </w:pPr>
      <w:r w:rsidRPr="00ED24CC">
        <w:rPr>
          <w:b/>
          <w:bCs/>
        </w:rPr>
        <w:t>Key Fields:</w:t>
      </w:r>
    </w:p>
    <w:p w14:paraId="4BEE5325" w14:textId="77777777" w:rsidR="00ED24CC" w:rsidRPr="00ED24CC" w:rsidRDefault="00ED24CC" w:rsidP="00ED24CC">
      <w:pPr>
        <w:numPr>
          <w:ilvl w:val="2"/>
          <w:numId w:val="15"/>
        </w:numPr>
        <w:rPr>
          <w:b/>
          <w:bCs/>
        </w:rPr>
      </w:pPr>
      <w:proofErr w:type="spellStart"/>
      <w:r w:rsidRPr="00ED24CC">
        <w:rPr>
          <w:b/>
          <w:bCs/>
        </w:rPr>
        <w:t>CoordinatorID</w:t>
      </w:r>
      <w:proofErr w:type="spellEnd"/>
      <w:r w:rsidRPr="00ED24CC">
        <w:rPr>
          <w:b/>
          <w:bCs/>
        </w:rPr>
        <w:t xml:space="preserve">: </w:t>
      </w:r>
      <w:r w:rsidRPr="00ED24CC">
        <w:t>Primary Key (PK) for each Programme Coordinator.</w:t>
      </w:r>
    </w:p>
    <w:p w14:paraId="10F8926E" w14:textId="77777777" w:rsidR="00ED24CC" w:rsidRPr="00ED24CC" w:rsidRDefault="00ED24CC" w:rsidP="00ED24CC">
      <w:pPr>
        <w:numPr>
          <w:ilvl w:val="1"/>
          <w:numId w:val="15"/>
        </w:numPr>
        <w:rPr>
          <w:b/>
          <w:bCs/>
        </w:rPr>
      </w:pPr>
      <w:r w:rsidRPr="00ED24CC">
        <w:rPr>
          <w:b/>
          <w:bCs/>
        </w:rPr>
        <w:t xml:space="preserve">Description: </w:t>
      </w:r>
      <w:r w:rsidRPr="00ED24CC">
        <w:t>Programme Coordinators review claims submitted by lecturers. They manage multiple claims and decide whether to approve or reject them before sending them to Academic Managers.</w:t>
      </w:r>
    </w:p>
    <w:p w14:paraId="2B162D3A" w14:textId="77777777" w:rsidR="00ED24CC" w:rsidRPr="00ED24CC" w:rsidRDefault="00ED24CC" w:rsidP="00ED24CC">
      <w:pPr>
        <w:numPr>
          <w:ilvl w:val="0"/>
          <w:numId w:val="15"/>
        </w:numPr>
        <w:rPr>
          <w:b/>
          <w:bCs/>
        </w:rPr>
      </w:pPr>
      <w:proofErr w:type="spellStart"/>
      <w:r w:rsidRPr="00ED24CC">
        <w:rPr>
          <w:b/>
          <w:bCs/>
        </w:rPr>
        <w:t>AcademicManager</w:t>
      </w:r>
      <w:proofErr w:type="spellEnd"/>
      <w:r w:rsidRPr="00ED24CC">
        <w:rPr>
          <w:b/>
          <w:bCs/>
        </w:rPr>
        <w:t xml:space="preserve"> (Inherits from User)</w:t>
      </w:r>
    </w:p>
    <w:p w14:paraId="0CD1C471" w14:textId="77777777" w:rsidR="00ED24CC" w:rsidRPr="00ED24CC" w:rsidRDefault="00ED24CC" w:rsidP="00ED24CC">
      <w:pPr>
        <w:numPr>
          <w:ilvl w:val="1"/>
          <w:numId w:val="15"/>
        </w:numPr>
        <w:rPr>
          <w:b/>
          <w:bCs/>
        </w:rPr>
      </w:pPr>
      <w:r w:rsidRPr="00ED24CC">
        <w:rPr>
          <w:b/>
          <w:bCs/>
        </w:rPr>
        <w:t>Key Fields:</w:t>
      </w:r>
    </w:p>
    <w:p w14:paraId="6669E9A2" w14:textId="77777777" w:rsidR="00ED24CC" w:rsidRPr="00ED24CC" w:rsidRDefault="00ED24CC" w:rsidP="00ED24CC">
      <w:pPr>
        <w:numPr>
          <w:ilvl w:val="2"/>
          <w:numId w:val="15"/>
        </w:numPr>
        <w:rPr>
          <w:b/>
          <w:bCs/>
        </w:rPr>
      </w:pPr>
      <w:proofErr w:type="spellStart"/>
      <w:r w:rsidRPr="00ED24CC">
        <w:rPr>
          <w:b/>
          <w:bCs/>
        </w:rPr>
        <w:lastRenderedPageBreak/>
        <w:t>ManagerID</w:t>
      </w:r>
      <w:proofErr w:type="spellEnd"/>
      <w:r w:rsidRPr="00ED24CC">
        <w:t>: Primary Key (PK) identifying each Academic Manager.</w:t>
      </w:r>
    </w:p>
    <w:p w14:paraId="0834C9BE" w14:textId="77777777" w:rsidR="00ED24CC" w:rsidRPr="00ED24CC" w:rsidRDefault="00ED24CC" w:rsidP="00ED24CC">
      <w:pPr>
        <w:numPr>
          <w:ilvl w:val="1"/>
          <w:numId w:val="15"/>
        </w:numPr>
        <w:rPr>
          <w:b/>
          <w:bCs/>
        </w:rPr>
      </w:pPr>
      <w:r w:rsidRPr="00ED24CC">
        <w:rPr>
          <w:b/>
          <w:bCs/>
        </w:rPr>
        <w:t xml:space="preserve">Description: </w:t>
      </w:r>
      <w:r w:rsidRPr="00ED24CC">
        <w:t>Academic Managers provide additional oversight on claims that have been reviewed by Programme Coordinators. They have the authority to approve or reject claims before they are processed by HR.</w:t>
      </w:r>
    </w:p>
    <w:p w14:paraId="6C2C21FD" w14:textId="77777777" w:rsidR="00ED24CC" w:rsidRPr="00ED24CC" w:rsidRDefault="00ED24CC" w:rsidP="00ED24CC">
      <w:pPr>
        <w:numPr>
          <w:ilvl w:val="0"/>
          <w:numId w:val="15"/>
        </w:numPr>
        <w:rPr>
          <w:b/>
          <w:bCs/>
        </w:rPr>
      </w:pPr>
      <w:proofErr w:type="spellStart"/>
      <w:r w:rsidRPr="00ED24CC">
        <w:rPr>
          <w:b/>
          <w:bCs/>
        </w:rPr>
        <w:t>HumanResources</w:t>
      </w:r>
      <w:proofErr w:type="spellEnd"/>
      <w:r w:rsidRPr="00ED24CC">
        <w:rPr>
          <w:b/>
          <w:bCs/>
        </w:rPr>
        <w:t xml:space="preserve"> (HR) (Inherits from User)</w:t>
      </w:r>
    </w:p>
    <w:p w14:paraId="7420C7F0" w14:textId="77777777" w:rsidR="00ED24CC" w:rsidRPr="00ED24CC" w:rsidRDefault="00ED24CC" w:rsidP="00ED24CC">
      <w:pPr>
        <w:numPr>
          <w:ilvl w:val="1"/>
          <w:numId w:val="15"/>
        </w:numPr>
        <w:rPr>
          <w:b/>
          <w:bCs/>
        </w:rPr>
      </w:pPr>
      <w:r w:rsidRPr="00ED24CC">
        <w:rPr>
          <w:b/>
          <w:bCs/>
        </w:rPr>
        <w:t>Key Fields:</w:t>
      </w:r>
    </w:p>
    <w:p w14:paraId="28A34B15" w14:textId="77777777" w:rsidR="00ED24CC" w:rsidRPr="00ED24CC" w:rsidRDefault="00ED24CC" w:rsidP="00ED24CC">
      <w:pPr>
        <w:numPr>
          <w:ilvl w:val="2"/>
          <w:numId w:val="15"/>
        </w:numPr>
      </w:pPr>
      <w:r w:rsidRPr="00ED24CC">
        <w:rPr>
          <w:b/>
          <w:bCs/>
        </w:rPr>
        <w:t xml:space="preserve">HR_ID: </w:t>
      </w:r>
      <w:r w:rsidRPr="00ED24CC">
        <w:t>Primary Key (PK) for each HR staff member.</w:t>
      </w:r>
    </w:p>
    <w:p w14:paraId="1B843913" w14:textId="77777777" w:rsidR="00ED24CC" w:rsidRPr="00ED24CC" w:rsidRDefault="00ED24CC" w:rsidP="00ED24CC">
      <w:pPr>
        <w:numPr>
          <w:ilvl w:val="1"/>
          <w:numId w:val="15"/>
        </w:numPr>
        <w:rPr>
          <w:b/>
          <w:bCs/>
        </w:rPr>
      </w:pPr>
      <w:r w:rsidRPr="00ED24CC">
        <w:rPr>
          <w:b/>
          <w:bCs/>
        </w:rPr>
        <w:t xml:space="preserve">Description: </w:t>
      </w:r>
      <w:r w:rsidRPr="00ED24CC">
        <w:t>The HR department is responsible for processing claims that have been approved by the Academic Manager. HR manages the final step in the claim lifecycle by ensuring the claim is processed for payment and stored for record-keeping.</w:t>
      </w:r>
    </w:p>
    <w:p w14:paraId="3A8E5C94" w14:textId="77777777" w:rsidR="00ED24CC" w:rsidRPr="00ED24CC" w:rsidRDefault="00ED24CC" w:rsidP="00ED24CC">
      <w:pPr>
        <w:numPr>
          <w:ilvl w:val="0"/>
          <w:numId w:val="15"/>
        </w:numPr>
        <w:rPr>
          <w:b/>
          <w:bCs/>
        </w:rPr>
      </w:pPr>
      <w:r w:rsidRPr="00ED24CC">
        <w:rPr>
          <w:b/>
          <w:bCs/>
        </w:rPr>
        <w:t>Claim</w:t>
      </w:r>
    </w:p>
    <w:p w14:paraId="028268F8" w14:textId="77777777" w:rsidR="00ED24CC" w:rsidRPr="00ED24CC" w:rsidRDefault="00ED24CC" w:rsidP="00ED24CC">
      <w:pPr>
        <w:numPr>
          <w:ilvl w:val="1"/>
          <w:numId w:val="15"/>
        </w:numPr>
        <w:rPr>
          <w:b/>
          <w:bCs/>
        </w:rPr>
      </w:pPr>
      <w:r w:rsidRPr="00ED24CC">
        <w:rPr>
          <w:b/>
          <w:bCs/>
        </w:rPr>
        <w:t>Key Fields:</w:t>
      </w:r>
    </w:p>
    <w:p w14:paraId="6001A558" w14:textId="77777777" w:rsidR="00ED24CC" w:rsidRPr="00ED24CC" w:rsidRDefault="00ED24CC" w:rsidP="00ED24CC">
      <w:pPr>
        <w:numPr>
          <w:ilvl w:val="2"/>
          <w:numId w:val="15"/>
        </w:numPr>
        <w:rPr>
          <w:b/>
          <w:bCs/>
        </w:rPr>
      </w:pPr>
      <w:proofErr w:type="spellStart"/>
      <w:r w:rsidRPr="00ED24CC">
        <w:rPr>
          <w:b/>
          <w:bCs/>
        </w:rPr>
        <w:t>ClaimID</w:t>
      </w:r>
      <w:proofErr w:type="spellEnd"/>
      <w:r w:rsidRPr="00ED24CC">
        <w:rPr>
          <w:b/>
          <w:bCs/>
        </w:rPr>
        <w:t xml:space="preserve">: </w:t>
      </w:r>
      <w:r w:rsidRPr="00ED24CC">
        <w:t>Primary Key (PK) for each claim.</w:t>
      </w:r>
    </w:p>
    <w:p w14:paraId="3A31041A" w14:textId="77777777" w:rsidR="00ED24CC" w:rsidRPr="00ED24CC" w:rsidRDefault="00ED24CC" w:rsidP="00ED24CC">
      <w:pPr>
        <w:numPr>
          <w:ilvl w:val="2"/>
          <w:numId w:val="15"/>
        </w:numPr>
        <w:rPr>
          <w:b/>
          <w:bCs/>
        </w:rPr>
      </w:pPr>
      <w:proofErr w:type="spellStart"/>
      <w:r w:rsidRPr="00ED24CC">
        <w:rPr>
          <w:b/>
          <w:bCs/>
        </w:rPr>
        <w:t>LecturerID</w:t>
      </w:r>
      <w:proofErr w:type="spellEnd"/>
      <w:r w:rsidRPr="00ED24CC">
        <w:rPr>
          <w:b/>
          <w:bCs/>
        </w:rPr>
        <w:t xml:space="preserve">: </w:t>
      </w:r>
      <w:r w:rsidRPr="00ED24CC">
        <w:t>Foreign Key (FK) linking the claim to the lecturer who submitted it.</w:t>
      </w:r>
    </w:p>
    <w:p w14:paraId="05772FD7" w14:textId="77777777" w:rsidR="00ED24CC" w:rsidRPr="00ED24CC" w:rsidRDefault="00ED24CC" w:rsidP="00ED24CC">
      <w:pPr>
        <w:numPr>
          <w:ilvl w:val="2"/>
          <w:numId w:val="15"/>
        </w:numPr>
        <w:rPr>
          <w:b/>
          <w:bCs/>
        </w:rPr>
      </w:pPr>
      <w:proofErr w:type="spellStart"/>
      <w:r w:rsidRPr="00ED24CC">
        <w:rPr>
          <w:b/>
          <w:bCs/>
        </w:rPr>
        <w:t>CoordinatorID</w:t>
      </w:r>
      <w:proofErr w:type="spellEnd"/>
      <w:r w:rsidRPr="00ED24CC">
        <w:rPr>
          <w:b/>
          <w:bCs/>
        </w:rPr>
        <w:t>:</w:t>
      </w:r>
      <w:r w:rsidRPr="00ED24CC">
        <w:t xml:space="preserve"> Foreign Key (FK) linking the claim to the Programme Coordinator reviewing it.</w:t>
      </w:r>
    </w:p>
    <w:p w14:paraId="48730F24" w14:textId="77777777" w:rsidR="00ED24CC" w:rsidRPr="00ED24CC" w:rsidRDefault="00ED24CC" w:rsidP="00ED24CC">
      <w:pPr>
        <w:numPr>
          <w:ilvl w:val="2"/>
          <w:numId w:val="15"/>
        </w:numPr>
        <w:rPr>
          <w:b/>
          <w:bCs/>
        </w:rPr>
      </w:pPr>
      <w:proofErr w:type="spellStart"/>
      <w:r w:rsidRPr="00ED24CC">
        <w:rPr>
          <w:b/>
          <w:bCs/>
        </w:rPr>
        <w:t>ManagerID</w:t>
      </w:r>
      <w:proofErr w:type="spellEnd"/>
      <w:r w:rsidRPr="00ED24CC">
        <w:rPr>
          <w:b/>
          <w:bCs/>
        </w:rPr>
        <w:t xml:space="preserve">: </w:t>
      </w:r>
      <w:r w:rsidRPr="00ED24CC">
        <w:t>Foreign Key (FK) linking the claim to the Academic Manager approving it.</w:t>
      </w:r>
    </w:p>
    <w:p w14:paraId="0118AF39" w14:textId="77777777" w:rsidR="00ED24CC" w:rsidRPr="00ED24CC" w:rsidRDefault="00ED24CC" w:rsidP="00ED24CC">
      <w:pPr>
        <w:numPr>
          <w:ilvl w:val="2"/>
          <w:numId w:val="15"/>
        </w:numPr>
        <w:rPr>
          <w:b/>
          <w:bCs/>
        </w:rPr>
      </w:pPr>
      <w:r w:rsidRPr="00ED24CC">
        <w:rPr>
          <w:b/>
          <w:bCs/>
        </w:rPr>
        <w:t xml:space="preserve">HR_ID: </w:t>
      </w:r>
      <w:r w:rsidRPr="00ED24CC">
        <w:t>Foreign Key (FK) linking the claim to the HR staff member processing it.</w:t>
      </w:r>
    </w:p>
    <w:p w14:paraId="2B06DAB3" w14:textId="77777777" w:rsidR="00ED24CC" w:rsidRPr="00ED24CC" w:rsidRDefault="00ED24CC" w:rsidP="00ED24CC">
      <w:pPr>
        <w:numPr>
          <w:ilvl w:val="2"/>
          <w:numId w:val="15"/>
        </w:numPr>
        <w:rPr>
          <w:b/>
          <w:bCs/>
        </w:rPr>
      </w:pPr>
      <w:proofErr w:type="spellStart"/>
      <w:r w:rsidRPr="00ED24CC">
        <w:rPr>
          <w:b/>
          <w:bCs/>
        </w:rPr>
        <w:t>HoursWorked</w:t>
      </w:r>
      <w:proofErr w:type="spellEnd"/>
      <w:r w:rsidRPr="00ED24CC">
        <w:rPr>
          <w:b/>
          <w:bCs/>
        </w:rPr>
        <w:t xml:space="preserve">, </w:t>
      </w:r>
      <w:proofErr w:type="spellStart"/>
      <w:r w:rsidRPr="00ED24CC">
        <w:rPr>
          <w:b/>
          <w:bCs/>
        </w:rPr>
        <w:t>HourlyRate</w:t>
      </w:r>
      <w:proofErr w:type="spellEnd"/>
      <w:r w:rsidRPr="00ED24CC">
        <w:rPr>
          <w:b/>
          <w:bCs/>
        </w:rPr>
        <w:t xml:space="preserve">, </w:t>
      </w:r>
      <w:proofErr w:type="spellStart"/>
      <w:r w:rsidRPr="00ED24CC">
        <w:rPr>
          <w:b/>
          <w:bCs/>
        </w:rPr>
        <w:t>TotalAmount</w:t>
      </w:r>
      <w:proofErr w:type="spellEnd"/>
      <w:r w:rsidRPr="00ED24CC">
        <w:rPr>
          <w:b/>
          <w:bCs/>
        </w:rPr>
        <w:t xml:space="preserve">: </w:t>
      </w:r>
      <w:r w:rsidRPr="00ED24CC">
        <w:t>Key fields for calculating the claim's total amount.</w:t>
      </w:r>
    </w:p>
    <w:p w14:paraId="4100D953" w14:textId="77777777" w:rsidR="00ED24CC" w:rsidRPr="00ED24CC" w:rsidRDefault="00ED24CC" w:rsidP="00ED24CC">
      <w:pPr>
        <w:numPr>
          <w:ilvl w:val="2"/>
          <w:numId w:val="15"/>
        </w:numPr>
        <w:rPr>
          <w:b/>
          <w:bCs/>
        </w:rPr>
      </w:pPr>
      <w:r w:rsidRPr="00ED24CC">
        <w:rPr>
          <w:b/>
          <w:bCs/>
        </w:rPr>
        <w:t xml:space="preserve">Status: </w:t>
      </w:r>
      <w:proofErr w:type="gramStart"/>
      <w:r w:rsidRPr="00ED24CC">
        <w:t>Current status</w:t>
      </w:r>
      <w:proofErr w:type="gramEnd"/>
      <w:r w:rsidRPr="00ED24CC">
        <w:t xml:space="preserve"> of the claim (submitted, approved, rejected).</w:t>
      </w:r>
    </w:p>
    <w:p w14:paraId="589E1164" w14:textId="77777777" w:rsidR="00ED24CC" w:rsidRPr="00ED24CC" w:rsidRDefault="00ED24CC" w:rsidP="00ED24CC">
      <w:pPr>
        <w:numPr>
          <w:ilvl w:val="2"/>
          <w:numId w:val="15"/>
        </w:numPr>
        <w:rPr>
          <w:b/>
          <w:bCs/>
        </w:rPr>
      </w:pPr>
      <w:proofErr w:type="spellStart"/>
      <w:r w:rsidRPr="00ED24CC">
        <w:rPr>
          <w:b/>
          <w:bCs/>
        </w:rPr>
        <w:t>DateSubmitted</w:t>
      </w:r>
      <w:proofErr w:type="spellEnd"/>
      <w:r w:rsidRPr="00ED24CC">
        <w:rPr>
          <w:b/>
          <w:bCs/>
        </w:rPr>
        <w:t xml:space="preserve">: </w:t>
      </w:r>
      <w:r w:rsidRPr="00ED24CC">
        <w:t>Date the claim was submitted.</w:t>
      </w:r>
    </w:p>
    <w:p w14:paraId="430E0F61" w14:textId="77777777" w:rsidR="00ED24CC" w:rsidRPr="00ED24CC" w:rsidRDefault="00ED24CC" w:rsidP="00ED24CC">
      <w:pPr>
        <w:numPr>
          <w:ilvl w:val="1"/>
          <w:numId w:val="15"/>
        </w:numPr>
        <w:rPr>
          <w:b/>
          <w:bCs/>
        </w:rPr>
      </w:pPr>
      <w:r w:rsidRPr="00ED24CC">
        <w:rPr>
          <w:b/>
          <w:bCs/>
        </w:rPr>
        <w:t xml:space="preserve">Description: </w:t>
      </w:r>
      <w:r w:rsidRPr="00ED24CC">
        <w:t xml:space="preserve">This table records each claim submitted by lecturers. Claims are routed through Programme </w:t>
      </w:r>
      <w:r w:rsidRPr="00ED24CC">
        <w:lastRenderedPageBreak/>
        <w:t>Coordinators, Academic Managers, and HR for approval and processing. It includes the calculation of the claim amount based on the hours worked and hourly rate.</w:t>
      </w:r>
    </w:p>
    <w:p w14:paraId="0D70E537" w14:textId="77777777" w:rsidR="00ED24CC" w:rsidRPr="00ED24CC" w:rsidRDefault="00ED24CC" w:rsidP="00ED24CC">
      <w:pPr>
        <w:numPr>
          <w:ilvl w:val="0"/>
          <w:numId w:val="15"/>
        </w:numPr>
        <w:rPr>
          <w:b/>
          <w:bCs/>
        </w:rPr>
      </w:pPr>
      <w:proofErr w:type="spellStart"/>
      <w:r w:rsidRPr="00ED24CC">
        <w:rPr>
          <w:b/>
          <w:bCs/>
        </w:rPr>
        <w:t>SupportingDocument</w:t>
      </w:r>
      <w:proofErr w:type="spellEnd"/>
    </w:p>
    <w:p w14:paraId="3F1634D0" w14:textId="77777777" w:rsidR="00ED24CC" w:rsidRPr="00ED24CC" w:rsidRDefault="00ED24CC" w:rsidP="00ED24CC">
      <w:pPr>
        <w:numPr>
          <w:ilvl w:val="1"/>
          <w:numId w:val="15"/>
        </w:numPr>
        <w:rPr>
          <w:b/>
          <w:bCs/>
        </w:rPr>
      </w:pPr>
      <w:r w:rsidRPr="00ED24CC">
        <w:rPr>
          <w:b/>
          <w:bCs/>
        </w:rPr>
        <w:t>Key Fields:</w:t>
      </w:r>
    </w:p>
    <w:p w14:paraId="51F4F47D" w14:textId="77777777" w:rsidR="00ED24CC" w:rsidRPr="00ED24CC" w:rsidRDefault="00ED24CC" w:rsidP="00ED24CC">
      <w:pPr>
        <w:numPr>
          <w:ilvl w:val="2"/>
          <w:numId w:val="15"/>
        </w:numPr>
      </w:pPr>
      <w:proofErr w:type="spellStart"/>
      <w:r w:rsidRPr="00ED24CC">
        <w:t>DocumentID</w:t>
      </w:r>
      <w:proofErr w:type="spellEnd"/>
      <w:r w:rsidRPr="00ED24CC">
        <w:t>: Primary Key (PK) for each document.</w:t>
      </w:r>
    </w:p>
    <w:p w14:paraId="3D5452F3" w14:textId="77777777" w:rsidR="00ED24CC" w:rsidRPr="00ED24CC" w:rsidRDefault="00ED24CC" w:rsidP="00ED24CC">
      <w:pPr>
        <w:numPr>
          <w:ilvl w:val="2"/>
          <w:numId w:val="15"/>
        </w:numPr>
      </w:pPr>
      <w:proofErr w:type="spellStart"/>
      <w:r w:rsidRPr="00ED24CC">
        <w:t>ClaimID</w:t>
      </w:r>
      <w:proofErr w:type="spellEnd"/>
      <w:r w:rsidRPr="00ED24CC">
        <w:t>: Foreign Key (FK) linking the document to its associated claim.</w:t>
      </w:r>
    </w:p>
    <w:p w14:paraId="66FF1190" w14:textId="77777777" w:rsidR="00ED24CC" w:rsidRPr="00ED24CC" w:rsidRDefault="00ED24CC" w:rsidP="00ED24CC">
      <w:pPr>
        <w:numPr>
          <w:ilvl w:val="2"/>
          <w:numId w:val="15"/>
        </w:numPr>
      </w:pPr>
      <w:proofErr w:type="spellStart"/>
      <w:r w:rsidRPr="00ED24CC">
        <w:t>DocumentName</w:t>
      </w:r>
      <w:proofErr w:type="spellEnd"/>
      <w:r w:rsidRPr="00ED24CC">
        <w:t xml:space="preserve">, </w:t>
      </w:r>
      <w:proofErr w:type="spellStart"/>
      <w:r w:rsidRPr="00ED24CC">
        <w:t>DateUploaded</w:t>
      </w:r>
      <w:proofErr w:type="spellEnd"/>
      <w:r w:rsidRPr="00ED24CC">
        <w:t>: Information about the document.</w:t>
      </w:r>
    </w:p>
    <w:p w14:paraId="6251A09F" w14:textId="77777777" w:rsidR="00ED24CC" w:rsidRPr="00ED24CC" w:rsidRDefault="00ED24CC" w:rsidP="00ED24CC">
      <w:pPr>
        <w:numPr>
          <w:ilvl w:val="1"/>
          <w:numId w:val="15"/>
        </w:numPr>
        <w:rPr>
          <w:b/>
          <w:bCs/>
        </w:rPr>
      </w:pPr>
      <w:r w:rsidRPr="00ED24CC">
        <w:rPr>
          <w:b/>
          <w:bCs/>
        </w:rPr>
        <w:t xml:space="preserve">Description: </w:t>
      </w:r>
      <w:r w:rsidRPr="00ED24CC">
        <w:t>This table stores documents that support claims, such as contracts or timesheets. Each claim can have multiple supporting documents attached, which can be uploaded by the lecturer and accessed by reviewers.</w:t>
      </w:r>
    </w:p>
    <w:p w14:paraId="708BCF65" w14:textId="77777777" w:rsidR="00ED24CC" w:rsidRPr="00ED24CC" w:rsidRDefault="00ED24CC" w:rsidP="00ED24CC">
      <w:pPr>
        <w:rPr>
          <w:b/>
          <w:bCs/>
        </w:rPr>
      </w:pPr>
      <w:r w:rsidRPr="00ED24CC">
        <w:rPr>
          <w:b/>
          <w:bCs/>
        </w:rPr>
        <w:t>Relationships and Multiplicities:</w:t>
      </w:r>
    </w:p>
    <w:p w14:paraId="3EA05B84" w14:textId="77777777" w:rsidR="00ED24CC" w:rsidRPr="00ED24CC" w:rsidRDefault="00ED24CC" w:rsidP="00ED24CC">
      <w:pPr>
        <w:numPr>
          <w:ilvl w:val="0"/>
          <w:numId w:val="16"/>
        </w:numPr>
        <w:rPr>
          <w:b/>
          <w:bCs/>
        </w:rPr>
      </w:pPr>
      <w:r w:rsidRPr="00ED24CC">
        <w:rPr>
          <w:b/>
          <w:bCs/>
        </w:rPr>
        <w:t>User to Lecturer/Coordinator/Manager/HR:</w:t>
      </w:r>
    </w:p>
    <w:p w14:paraId="28E39A51" w14:textId="77777777" w:rsidR="00ED24CC" w:rsidRPr="00ED24CC" w:rsidRDefault="00ED24CC" w:rsidP="00ED24CC">
      <w:pPr>
        <w:numPr>
          <w:ilvl w:val="1"/>
          <w:numId w:val="16"/>
        </w:numPr>
      </w:pPr>
      <w:r w:rsidRPr="00ED24CC">
        <w:t xml:space="preserve">The User table is inherited by the Lecturer, </w:t>
      </w:r>
      <w:proofErr w:type="spellStart"/>
      <w:r w:rsidRPr="00ED24CC">
        <w:t>ProgrammeCoordinator</w:t>
      </w:r>
      <w:proofErr w:type="spellEnd"/>
      <w:r w:rsidRPr="00ED24CC">
        <w:t xml:space="preserve">, </w:t>
      </w:r>
      <w:proofErr w:type="spellStart"/>
      <w:r w:rsidRPr="00ED24CC">
        <w:t>AcademicManager</w:t>
      </w:r>
      <w:proofErr w:type="spellEnd"/>
      <w:r w:rsidRPr="00ED24CC">
        <w:t xml:space="preserve">, and </w:t>
      </w:r>
      <w:proofErr w:type="spellStart"/>
      <w:r w:rsidRPr="00ED24CC">
        <w:t>HumanResources</w:t>
      </w:r>
      <w:proofErr w:type="spellEnd"/>
      <w:r w:rsidRPr="00ED24CC">
        <w:t xml:space="preserve"> tables. Each user type has its own role in the system and its own specific attributes.</w:t>
      </w:r>
    </w:p>
    <w:p w14:paraId="3EA3D437" w14:textId="77777777" w:rsidR="00ED24CC" w:rsidRPr="00ED24CC" w:rsidRDefault="00ED24CC" w:rsidP="00ED24CC">
      <w:pPr>
        <w:numPr>
          <w:ilvl w:val="1"/>
          <w:numId w:val="16"/>
        </w:numPr>
      </w:pPr>
      <w:r w:rsidRPr="00ED24CC">
        <w:t xml:space="preserve">Multiplicity: User </w:t>
      </w:r>
      <w:proofErr w:type="gramStart"/>
      <w:r w:rsidRPr="00ED24CC">
        <w:t>1..</w:t>
      </w:r>
      <w:proofErr w:type="gramEnd"/>
      <w:r w:rsidRPr="00ED24CC">
        <w:t xml:space="preserve">1 </w:t>
      </w:r>
      <w:r w:rsidRPr="00ED24CC">
        <w:rPr>
          <w:rFonts w:ascii="Cambria Math" w:hAnsi="Cambria Math" w:cs="Cambria Math"/>
        </w:rPr>
        <w:t>⟶</w:t>
      </w:r>
      <w:r w:rsidRPr="00ED24CC">
        <w:t xml:space="preserve"> Lecturer/Coordinator/Manager/HR 1..1</w:t>
      </w:r>
    </w:p>
    <w:p w14:paraId="2E112410" w14:textId="77777777" w:rsidR="00ED24CC" w:rsidRPr="00ED24CC" w:rsidRDefault="00ED24CC" w:rsidP="00ED24CC">
      <w:pPr>
        <w:numPr>
          <w:ilvl w:val="0"/>
          <w:numId w:val="16"/>
        </w:numPr>
        <w:rPr>
          <w:b/>
          <w:bCs/>
        </w:rPr>
      </w:pPr>
      <w:r w:rsidRPr="00ED24CC">
        <w:rPr>
          <w:b/>
          <w:bCs/>
        </w:rPr>
        <w:t>Lecturer to Claim:</w:t>
      </w:r>
    </w:p>
    <w:p w14:paraId="62A14ABC" w14:textId="77777777" w:rsidR="00ED24CC" w:rsidRPr="00ED24CC" w:rsidRDefault="00ED24CC" w:rsidP="00ED24CC">
      <w:pPr>
        <w:numPr>
          <w:ilvl w:val="1"/>
          <w:numId w:val="16"/>
        </w:numPr>
      </w:pPr>
      <w:r w:rsidRPr="00ED24CC">
        <w:t>A lecturer can submit multiple claims, but each claim is linked to a single lecturer.</w:t>
      </w:r>
    </w:p>
    <w:p w14:paraId="60BCEEBA" w14:textId="77777777" w:rsidR="00ED24CC" w:rsidRPr="00ED24CC" w:rsidRDefault="00ED24CC" w:rsidP="00ED24CC">
      <w:pPr>
        <w:numPr>
          <w:ilvl w:val="1"/>
          <w:numId w:val="16"/>
        </w:numPr>
      </w:pPr>
      <w:r w:rsidRPr="00ED24CC">
        <w:t xml:space="preserve">Multiplicity: Lecturer </w:t>
      </w:r>
      <w:proofErr w:type="gramStart"/>
      <w:r w:rsidRPr="00ED24CC">
        <w:t>1..</w:t>
      </w:r>
      <w:proofErr w:type="gramEnd"/>
      <w:r w:rsidRPr="00ED24CC">
        <w:t xml:space="preserve">* </w:t>
      </w:r>
      <w:r w:rsidRPr="00ED24CC">
        <w:rPr>
          <w:rFonts w:ascii="Cambria Math" w:hAnsi="Cambria Math" w:cs="Cambria Math"/>
        </w:rPr>
        <w:t>⟶</w:t>
      </w:r>
      <w:r w:rsidRPr="00ED24CC">
        <w:t xml:space="preserve"> Claim 1</w:t>
      </w:r>
    </w:p>
    <w:p w14:paraId="4B1F4D01" w14:textId="77777777" w:rsidR="00ED24CC" w:rsidRPr="00ED24CC" w:rsidRDefault="00ED24CC" w:rsidP="00ED24CC">
      <w:pPr>
        <w:numPr>
          <w:ilvl w:val="0"/>
          <w:numId w:val="16"/>
        </w:numPr>
        <w:rPr>
          <w:b/>
          <w:bCs/>
        </w:rPr>
      </w:pPr>
      <w:proofErr w:type="spellStart"/>
      <w:r w:rsidRPr="00ED24CC">
        <w:rPr>
          <w:b/>
          <w:bCs/>
        </w:rPr>
        <w:t>ProgrammeCoordinator</w:t>
      </w:r>
      <w:proofErr w:type="spellEnd"/>
      <w:r w:rsidRPr="00ED24CC">
        <w:rPr>
          <w:b/>
          <w:bCs/>
        </w:rPr>
        <w:t xml:space="preserve"> to Claim:</w:t>
      </w:r>
    </w:p>
    <w:p w14:paraId="0ADA0DBC" w14:textId="77777777" w:rsidR="00ED24CC" w:rsidRPr="00ED24CC" w:rsidRDefault="00ED24CC" w:rsidP="00ED24CC">
      <w:pPr>
        <w:numPr>
          <w:ilvl w:val="1"/>
          <w:numId w:val="16"/>
        </w:numPr>
      </w:pPr>
      <w:r w:rsidRPr="00ED24CC">
        <w:t>A Programme Coordinator can review multiple claims, but each claim is reviewed by only one coordinator.</w:t>
      </w:r>
    </w:p>
    <w:p w14:paraId="6A4DAE20" w14:textId="77777777" w:rsidR="00ED24CC" w:rsidRPr="00ED24CC" w:rsidRDefault="00ED24CC" w:rsidP="00ED24CC">
      <w:pPr>
        <w:numPr>
          <w:ilvl w:val="1"/>
          <w:numId w:val="16"/>
        </w:numPr>
      </w:pPr>
      <w:r w:rsidRPr="00ED24CC">
        <w:t xml:space="preserve">Multiplicity: </w:t>
      </w:r>
      <w:proofErr w:type="spellStart"/>
      <w:r w:rsidRPr="00ED24CC">
        <w:t>ProgrammeCoordinator</w:t>
      </w:r>
      <w:proofErr w:type="spellEnd"/>
      <w:r w:rsidRPr="00ED24CC">
        <w:t xml:space="preserve"> </w:t>
      </w:r>
      <w:proofErr w:type="gramStart"/>
      <w:r w:rsidRPr="00ED24CC">
        <w:t>1..</w:t>
      </w:r>
      <w:proofErr w:type="gramEnd"/>
      <w:r w:rsidRPr="00ED24CC">
        <w:t xml:space="preserve">* </w:t>
      </w:r>
      <w:r w:rsidRPr="00ED24CC">
        <w:rPr>
          <w:rFonts w:ascii="Cambria Math" w:hAnsi="Cambria Math" w:cs="Cambria Math"/>
        </w:rPr>
        <w:t>⟶</w:t>
      </w:r>
      <w:r w:rsidRPr="00ED24CC">
        <w:t xml:space="preserve"> Claim 1</w:t>
      </w:r>
    </w:p>
    <w:p w14:paraId="411DF0BE" w14:textId="77777777" w:rsidR="00ED24CC" w:rsidRPr="00ED24CC" w:rsidRDefault="00ED24CC" w:rsidP="00ED24CC">
      <w:pPr>
        <w:numPr>
          <w:ilvl w:val="0"/>
          <w:numId w:val="16"/>
        </w:numPr>
        <w:rPr>
          <w:b/>
          <w:bCs/>
        </w:rPr>
      </w:pPr>
      <w:proofErr w:type="spellStart"/>
      <w:r w:rsidRPr="00ED24CC">
        <w:rPr>
          <w:b/>
          <w:bCs/>
        </w:rPr>
        <w:t>AcademicManager</w:t>
      </w:r>
      <w:proofErr w:type="spellEnd"/>
      <w:r w:rsidRPr="00ED24CC">
        <w:rPr>
          <w:b/>
          <w:bCs/>
        </w:rPr>
        <w:t xml:space="preserve"> to Claim:</w:t>
      </w:r>
    </w:p>
    <w:p w14:paraId="34A9912D" w14:textId="77777777" w:rsidR="00ED24CC" w:rsidRPr="00ED24CC" w:rsidRDefault="00ED24CC" w:rsidP="00ED24CC">
      <w:pPr>
        <w:numPr>
          <w:ilvl w:val="1"/>
          <w:numId w:val="16"/>
        </w:numPr>
      </w:pPr>
      <w:r w:rsidRPr="00ED24CC">
        <w:lastRenderedPageBreak/>
        <w:t>An Academic Manager can review and approve many claims, but each claim is approved by only one manager.</w:t>
      </w:r>
    </w:p>
    <w:p w14:paraId="68333141" w14:textId="77777777" w:rsidR="00ED24CC" w:rsidRPr="00ED24CC" w:rsidRDefault="00ED24CC" w:rsidP="00ED24CC">
      <w:pPr>
        <w:numPr>
          <w:ilvl w:val="1"/>
          <w:numId w:val="16"/>
        </w:numPr>
      </w:pPr>
      <w:r w:rsidRPr="00ED24CC">
        <w:t xml:space="preserve">Multiplicity: </w:t>
      </w:r>
      <w:proofErr w:type="spellStart"/>
      <w:r w:rsidRPr="00ED24CC">
        <w:t>AcademicManager</w:t>
      </w:r>
      <w:proofErr w:type="spellEnd"/>
      <w:r w:rsidRPr="00ED24CC">
        <w:t xml:space="preserve"> </w:t>
      </w:r>
      <w:proofErr w:type="gramStart"/>
      <w:r w:rsidRPr="00ED24CC">
        <w:t>1..</w:t>
      </w:r>
      <w:proofErr w:type="gramEnd"/>
      <w:r w:rsidRPr="00ED24CC">
        <w:t xml:space="preserve">* </w:t>
      </w:r>
      <w:r w:rsidRPr="00ED24CC">
        <w:rPr>
          <w:rFonts w:ascii="Cambria Math" w:hAnsi="Cambria Math" w:cs="Cambria Math"/>
        </w:rPr>
        <w:t>⟶</w:t>
      </w:r>
      <w:r w:rsidRPr="00ED24CC">
        <w:t xml:space="preserve"> Claim 1</w:t>
      </w:r>
    </w:p>
    <w:p w14:paraId="0EF57683" w14:textId="77777777" w:rsidR="00ED24CC" w:rsidRPr="00ED24CC" w:rsidRDefault="00ED24CC" w:rsidP="00ED24CC">
      <w:pPr>
        <w:numPr>
          <w:ilvl w:val="0"/>
          <w:numId w:val="16"/>
        </w:numPr>
        <w:rPr>
          <w:b/>
          <w:bCs/>
        </w:rPr>
      </w:pPr>
      <w:proofErr w:type="spellStart"/>
      <w:r w:rsidRPr="00ED24CC">
        <w:rPr>
          <w:b/>
          <w:bCs/>
        </w:rPr>
        <w:t>HumanResources</w:t>
      </w:r>
      <w:proofErr w:type="spellEnd"/>
      <w:r w:rsidRPr="00ED24CC">
        <w:rPr>
          <w:b/>
          <w:bCs/>
        </w:rPr>
        <w:t xml:space="preserve"> to Claim:</w:t>
      </w:r>
    </w:p>
    <w:p w14:paraId="79D048A4" w14:textId="77777777" w:rsidR="00ED24CC" w:rsidRPr="00ED24CC" w:rsidRDefault="00ED24CC" w:rsidP="00ED24CC">
      <w:pPr>
        <w:numPr>
          <w:ilvl w:val="1"/>
          <w:numId w:val="16"/>
        </w:numPr>
      </w:pPr>
      <w:r w:rsidRPr="00ED24CC">
        <w:t>HR can process multiple claims, but each claim is processed by only one HR staff member.</w:t>
      </w:r>
    </w:p>
    <w:p w14:paraId="467FBF9A" w14:textId="77777777" w:rsidR="00ED24CC" w:rsidRPr="00ED24CC" w:rsidRDefault="00ED24CC" w:rsidP="00ED24CC">
      <w:pPr>
        <w:numPr>
          <w:ilvl w:val="1"/>
          <w:numId w:val="16"/>
        </w:numPr>
      </w:pPr>
      <w:r w:rsidRPr="00ED24CC">
        <w:t xml:space="preserve">Multiplicity: HR </w:t>
      </w:r>
      <w:proofErr w:type="gramStart"/>
      <w:r w:rsidRPr="00ED24CC">
        <w:t>1..</w:t>
      </w:r>
      <w:proofErr w:type="gramEnd"/>
      <w:r w:rsidRPr="00ED24CC">
        <w:t xml:space="preserve">* </w:t>
      </w:r>
      <w:r w:rsidRPr="00ED24CC">
        <w:rPr>
          <w:rFonts w:ascii="Cambria Math" w:hAnsi="Cambria Math" w:cs="Cambria Math"/>
        </w:rPr>
        <w:t>⟶</w:t>
      </w:r>
      <w:r w:rsidRPr="00ED24CC">
        <w:t xml:space="preserve"> Claim 1</w:t>
      </w:r>
    </w:p>
    <w:p w14:paraId="2DE652E2" w14:textId="77777777" w:rsidR="00ED24CC" w:rsidRPr="00ED24CC" w:rsidRDefault="00ED24CC" w:rsidP="00ED24CC">
      <w:pPr>
        <w:numPr>
          <w:ilvl w:val="0"/>
          <w:numId w:val="16"/>
        </w:numPr>
        <w:rPr>
          <w:b/>
          <w:bCs/>
        </w:rPr>
      </w:pPr>
      <w:r w:rsidRPr="00ED24CC">
        <w:rPr>
          <w:b/>
          <w:bCs/>
        </w:rPr>
        <w:t xml:space="preserve">Claim to </w:t>
      </w:r>
      <w:proofErr w:type="spellStart"/>
      <w:r w:rsidRPr="00ED24CC">
        <w:rPr>
          <w:b/>
          <w:bCs/>
        </w:rPr>
        <w:t>SupportingDocument</w:t>
      </w:r>
      <w:proofErr w:type="spellEnd"/>
      <w:r w:rsidRPr="00ED24CC">
        <w:rPr>
          <w:b/>
          <w:bCs/>
        </w:rPr>
        <w:t>:</w:t>
      </w:r>
    </w:p>
    <w:p w14:paraId="78067D11" w14:textId="77777777" w:rsidR="00ED24CC" w:rsidRPr="00ED24CC" w:rsidRDefault="00ED24CC" w:rsidP="00ED24CC">
      <w:pPr>
        <w:numPr>
          <w:ilvl w:val="1"/>
          <w:numId w:val="16"/>
        </w:numPr>
      </w:pPr>
      <w:r w:rsidRPr="00ED24CC">
        <w:t>A claim can have multiple supporting documents, but each document is associated with only one claim.</w:t>
      </w:r>
    </w:p>
    <w:p w14:paraId="2BF8F4A1" w14:textId="77777777" w:rsidR="00ED24CC" w:rsidRPr="00ED24CC" w:rsidRDefault="00ED24CC" w:rsidP="00ED24CC">
      <w:pPr>
        <w:numPr>
          <w:ilvl w:val="1"/>
          <w:numId w:val="16"/>
        </w:numPr>
      </w:pPr>
      <w:r w:rsidRPr="00ED24CC">
        <w:t xml:space="preserve">Multiplicity: Claim </w:t>
      </w:r>
      <w:proofErr w:type="gramStart"/>
      <w:r w:rsidRPr="00ED24CC">
        <w:t>1..</w:t>
      </w:r>
      <w:proofErr w:type="gramEnd"/>
      <w:r w:rsidRPr="00ED24CC">
        <w:t xml:space="preserve">* </w:t>
      </w:r>
      <w:r w:rsidRPr="00ED24CC">
        <w:rPr>
          <w:rFonts w:ascii="Cambria Math" w:hAnsi="Cambria Math" w:cs="Cambria Math"/>
        </w:rPr>
        <w:t>⟶</w:t>
      </w:r>
      <w:r w:rsidRPr="00ED24CC">
        <w:t xml:space="preserve"> </w:t>
      </w:r>
      <w:proofErr w:type="spellStart"/>
      <w:r w:rsidRPr="00ED24CC">
        <w:t>SupportingDocument</w:t>
      </w:r>
      <w:proofErr w:type="spellEnd"/>
      <w:r w:rsidRPr="00ED24CC">
        <w:t xml:space="preserve"> 1</w:t>
      </w:r>
    </w:p>
    <w:p w14:paraId="08CD9D48" w14:textId="77777777" w:rsidR="00ED24CC" w:rsidRPr="00ED24CC" w:rsidRDefault="00ED24CC" w:rsidP="00ED24CC">
      <w:pPr>
        <w:rPr>
          <w:b/>
          <w:bCs/>
        </w:rPr>
      </w:pPr>
      <w:r w:rsidRPr="00ED24CC">
        <w:rPr>
          <w:b/>
          <w:bCs/>
        </w:rPr>
        <w:t>How This Structure Supports CMCS Requirements:</w:t>
      </w:r>
    </w:p>
    <w:p w14:paraId="53178FFF" w14:textId="77777777" w:rsidR="00ED24CC" w:rsidRPr="00ED24CC" w:rsidRDefault="00ED24CC" w:rsidP="00ED24CC">
      <w:pPr>
        <w:numPr>
          <w:ilvl w:val="0"/>
          <w:numId w:val="17"/>
        </w:numPr>
        <w:rPr>
          <w:b/>
          <w:bCs/>
        </w:rPr>
      </w:pPr>
      <w:r w:rsidRPr="00ED24CC">
        <w:rPr>
          <w:b/>
          <w:bCs/>
        </w:rPr>
        <w:t>Claim Submission and Tracking:</w:t>
      </w:r>
    </w:p>
    <w:p w14:paraId="49FC165B" w14:textId="77777777" w:rsidR="00ED24CC" w:rsidRPr="00ED24CC" w:rsidRDefault="00ED24CC" w:rsidP="00ED24CC">
      <w:pPr>
        <w:numPr>
          <w:ilvl w:val="1"/>
          <w:numId w:val="17"/>
        </w:numPr>
      </w:pPr>
      <w:r w:rsidRPr="00ED24CC">
        <w:t xml:space="preserve">Lecturers can submit claims through the Claim table, providing details such as hours worked and uploading supporting documents via the </w:t>
      </w:r>
      <w:proofErr w:type="spellStart"/>
      <w:r w:rsidRPr="00ED24CC">
        <w:t>SupportingDocument</w:t>
      </w:r>
      <w:proofErr w:type="spellEnd"/>
      <w:r w:rsidRPr="00ED24CC">
        <w:t xml:space="preserve"> table.</w:t>
      </w:r>
    </w:p>
    <w:p w14:paraId="66F29066" w14:textId="77777777" w:rsidR="00ED24CC" w:rsidRPr="00ED24CC" w:rsidRDefault="00ED24CC" w:rsidP="00ED24CC">
      <w:pPr>
        <w:numPr>
          <w:ilvl w:val="1"/>
          <w:numId w:val="17"/>
        </w:numPr>
      </w:pPr>
      <w:r w:rsidRPr="00ED24CC">
        <w:t>Each lecturer can track the status of their claims as they move through the approval process, with statuses such as "submitted," "approved," or "rejected."</w:t>
      </w:r>
    </w:p>
    <w:p w14:paraId="029A961D" w14:textId="77777777" w:rsidR="00ED24CC" w:rsidRPr="00ED24CC" w:rsidRDefault="00ED24CC" w:rsidP="00ED24CC">
      <w:pPr>
        <w:numPr>
          <w:ilvl w:val="0"/>
          <w:numId w:val="17"/>
        </w:numPr>
        <w:rPr>
          <w:b/>
          <w:bCs/>
        </w:rPr>
      </w:pPr>
      <w:r w:rsidRPr="00ED24CC">
        <w:rPr>
          <w:b/>
          <w:bCs/>
        </w:rPr>
        <w:t>Multi-Level Claim Review and Approval:</w:t>
      </w:r>
    </w:p>
    <w:p w14:paraId="7F7D9014" w14:textId="77777777" w:rsidR="00ED24CC" w:rsidRPr="00ED24CC" w:rsidRDefault="00ED24CC" w:rsidP="00ED24CC">
      <w:pPr>
        <w:numPr>
          <w:ilvl w:val="1"/>
          <w:numId w:val="17"/>
        </w:numPr>
      </w:pPr>
      <w:r w:rsidRPr="00ED24CC">
        <w:t xml:space="preserve">Claims move through several layers of approval. First, the </w:t>
      </w:r>
      <w:proofErr w:type="spellStart"/>
      <w:r w:rsidRPr="00ED24CC">
        <w:t>ProgrammeCoordinator</w:t>
      </w:r>
      <w:proofErr w:type="spellEnd"/>
      <w:r w:rsidRPr="00ED24CC">
        <w:t xml:space="preserve"> reviews and either approves or rejects the claim. Approved claims move to the </w:t>
      </w:r>
      <w:proofErr w:type="spellStart"/>
      <w:r w:rsidRPr="00ED24CC">
        <w:t>AcademicManager</w:t>
      </w:r>
      <w:proofErr w:type="spellEnd"/>
      <w:r w:rsidRPr="00ED24CC">
        <w:t xml:space="preserve"> for final approval. This ensures a thorough review process for each claim.</w:t>
      </w:r>
    </w:p>
    <w:p w14:paraId="0F0D3C4B" w14:textId="77777777" w:rsidR="00ED24CC" w:rsidRPr="00ED24CC" w:rsidRDefault="00ED24CC" w:rsidP="00ED24CC">
      <w:pPr>
        <w:numPr>
          <w:ilvl w:val="1"/>
          <w:numId w:val="17"/>
        </w:numPr>
      </w:pPr>
      <w:r w:rsidRPr="00ED24CC">
        <w:t>The relationships between claims and the different user roles (Coordinator, Manager, HR) ensure that claims are handled properly at each stage.</w:t>
      </w:r>
    </w:p>
    <w:p w14:paraId="09CEB861" w14:textId="77777777" w:rsidR="00ED24CC" w:rsidRPr="00ED24CC" w:rsidRDefault="00ED24CC" w:rsidP="00ED24CC">
      <w:pPr>
        <w:numPr>
          <w:ilvl w:val="0"/>
          <w:numId w:val="17"/>
        </w:numPr>
        <w:rPr>
          <w:b/>
          <w:bCs/>
        </w:rPr>
      </w:pPr>
      <w:r w:rsidRPr="00ED24CC">
        <w:rPr>
          <w:b/>
          <w:bCs/>
        </w:rPr>
        <w:t>Document Management:</w:t>
      </w:r>
    </w:p>
    <w:p w14:paraId="5A841E61" w14:textId="77777777" w:rsidR="00ED24CC" w:rsidRPr="00ED24CC" w:rsidRDefault="00ED24CC" w:rsidP="00ED24CC">
      <w:pPr>
        <w:numPr>
          <w:ilvl w:val="1"/>
          <w:numId w:val="17"/>
        </w:numPr>
      </w:pPr>
      <w:r w:rsidRPr="00ED24CC">
        <w:t xml:space="preserve">Supporting documents are linked to claims and can be accessed by Programme Coordinators, Academic Managers, </w:t>
      </w:r>
      <w:r w:rsidRPr="00ED24CC">
        <w:lastRenderedPageBreak/>
        <w:t>and HR staff to ensure that claims are supported by the necessary documentation.</w:t>
      </w:r>
    </w:p>
    <w:p w14:paraId="198E5179" w14:textId="77777777" w:rsidR="00ED24CC" w:rsidRPr="00ED24CC" w:rsidRDefault="00ED24CC" w:rsidP="00ED24CC">
      <w:pPr>
        <w:numPr>
          <w:ilvl w:val="1"/>
          <w:numId w:val="17"/>
        </w:numPr>
      </w:pPr>
      <w:r w:rsidRPr="00ED24CC">
        <w:t>This helps to validate claims and streamline the review process by providing all necessary information in one place.</w:t>
      </w:r>
    </w:p>
    <w:p w14:paraId="03D84775" w14:textId="77777777" w:rsidR="00ED24CC" w:rsidRPr="00ED24CC" w:rsidRDefault="00ED24CC" w:rsidP="00ED24CC">
      <w:pPr>
        <w:numPr>
          <w:ilvl w:val="0"/>
          <w:numId w:val="17"/>
        </w:numPr>
        <w:rPr>
          <w:b/>
          <w:bCs/>
        </w:rPr>
      </w:pPr>
      <w:r w:rsidRPr="00ED24CC">
        <w:rPr>
          <w:b/>
          <w:bCs/>
        </w:rPr>
        <w:t>Centralized and Scalable System:</w:t>
      </w:r>
    </w:p>
    <w:p w14:paraId="1B3A0555" w14:textId="77777777" w:rsidR="00ED24CC" w:rsidRPr="00ED24CC" w:rsidRDefault="00ED24CC" w:rsidP="00ED24CC">
      <w:pPr>
        <w:numPr>
          <w:ilvl w:val="1"/>
          <w:numId w:val="17"/>
        </w:numPr>
      </w:pPr>
      <w:r w:rsidRPr="00ED24CC">
        <w:t>The database structure is designed to handle a large volume of users, claims, and supporting documents efficiently. By centralizing data into specific tables and establishing clear relationships between them, the system can scale as more users and claims are added over time.</w:t>
      </w:r>
    </w:p>
    <w:p w14:paraId="1BEB5FB4" w14:textId="77777777" w:rsidR="00ED24CC" w:rsidRPr="00ED24CC" w:rsidRDefault="00ED24CC" w:rsidP="00ED24CC">
      <w:pPr>
        <w:numPr>
          <w:ilvl w:val="1"/>
          <w:numId w:val="17"/>
        </w:numPr>
      </w:pPr>
      <w:r w:rsidRPr="00ED24CC">
        <w:t>The use of foreign keys ensures data integrity, linking claims to the correct lecturers and managing the flow of claims through the system.</w:t>
      </w:r>
    </w:p>
    <w:p w14:paraId="6C663375" w14:textId="6C7B71E9" w:rsidR="003D1764" w:rsidRPr="003D1764" w:rsidRDefault="003D1764" w:rsidP="002A6112"/>
    <w:p w14:paraId="0B5F6E84" w14:textId="522F32D5" w:rsidR="003D1764" w:rsidRPr="003D1764" w:rsidRDefault="003D1764" w:rsidP="003D1764"/>
    <w:p w14:paraId="21C48EE1" w14:textId="2BDCD188" w:rsidR="007C45EB" w:rsidRPr="00EB3722" w:rsidRDefault="003D1764" w:rsidP="003D1764">
      <w:pPr>
        <w:rPr>
          <w:b/>
          <w:bCs/>
          <w:u w:val="single"/>
        </w:rPr>
      </w:pPr>
      <w:r w:rsidRPr="003D1764">
        <w:rPr>
          <w:b/>
          <w:bCs/>
        </w:rPr>
        <w:t>3</w:t>
      </w:r>
      <w:r w:rsidR="00793504">
        <w:rPr>
          <w:b/>
          <w:bCs/>
        </w:rPr>
        <w:t>.</w:t>
      </w:r>
      <w:r w:rsidRPr="003D1764">
        <w:rPr>
          <w:b/>
          <w:bCs/>
        </w:rPr>
        <w:t xml:space="preserve"> GUI Layout Explanation</w:t>
      </w:r>
      <w:r w:rsidR="00EB3722">
        <w:rPr>
          <w:b/>
          <w:bCs/>
          <w:u w:val="single"/>
        </w:rPr>
        <w:fldChar w:fldCharType="begin"/>
      </w:r>
      <w:r w:rsidR="00AE178A">
        <w:rPr>
          <w:b/>
          <w:bCs/>
          <w:u w:val="single"/>
        </w:rPr>
        <w:instrText xml:space="preserve"> ADDIN ZOTERO_ITEM CSL_CITATION {"citationID":"Sq2tFk4s","properties":{"formattedCitation":"(\\uc0\\u8220{}Effective Project Documentation Best Practice,\\uc0\\u8221{} n.d.)","plainCitation":"(“Effective Project Documentation Best Practice,” n.d.)","noteIndex":0},"citationItems":[{"id":202,"uris":["http://zotero.org/users/local/c2rcAh8L/items/RVM5BIPP"],"itemData":{"id":202,"type":"webpage","title":"Effective Project Documentation Best Practice","URL":"https://www.orangescrum.com/tutorial/project-documentation-and-reporting/effective-project-documentation","accessed":{"date-parts":[["2024",9,10]]}}}],"schema":"https://github.com/citation-style-language/schema/raw/master/csl-citation.json"} </w:instrText>
      </w:r>
      <w:r w:rsidR="00EB3722">
        <w:rPr>
          <w:b/>
          <w:bCs/>
          <w:u w:val="single"/>
        </w:rPr>
        <w:fldChar w:fldCharType="separate"/>
      </w:r>
      <w:r w:rsidR="00EB3722" w:rsidRPr="00EB3722">
        <w:rPr>
          <w:rFonts w:cs="Arial"/>
          <w:kern w:val="0"/>
        </w:rPr>
        <w:t>(“Effective Project Documentation Best Practice,” n.d.)</w:t>
      </w:r>
      <w:r w:rsidR="00EB3722">
        <w:rPr>
          <w:b/>
          <w:bCs/>
          <w:u w:val="single"/>
        </w:rPr>
        <w:fldChar w:fldCharType="end"/>
      </w:r>
    </w:p>
    <w:p w14:paraId="3BC560D7" w14:textId="0FBB1A25" w:rsidR="003D1764" w:rsidRPr="003D1764" w:rsidRDefault="003D1764" w:rsidP="003D1764">
      <w:pPr>
        <w:numPr>
          <w:ilvl w:val="0"/>
          <w:numId w:val="7"/>
        </w:numPr>
      </w:pPr>
      <w:r w:rsidRPr="003D1764">
        <w:t xml:space="preserve">The </w:t>
      </w:r>
      <w:r w:rsidRPr="003D1764">
        <w:rPr>
          <w:b/>
          <w:bCs/>
        </w:rPr>
        <w:t>Graphical User Interface (GUI)</w:t>
      </w:r>
      <w:r w:rsidRPr="003D1764">
        <w:t xml:space="preserve"> for the CMCS is designed to prioritize ease of use and functionality. The target users (lecturers, Programme Coordinators, and Academic Managers) vary in technical ability, so simplicity and clarity were paramount in the design choices.</w:t>
      </w:r>
      <w:r w:rsidR="004B7C13" w:rsidRPr="004B7C13">
        <w:rPr>
          <w:rFonts w:cs="Arial"/>
        </w:rPr>
        <w:t xml:space="preserve"> </w:t>
      </w:r>
      <w:r w:rsidR="004B7C13" w:rsidRPr="00797B0B">
        <w:rPr>
          <w:rFonts w:cs="Arial"/>
        </w:rPr>
        <w:t>Figma (2016)</w:t>
      </w:r>
    </w:p>
    <w:p w14:paraId="53484A98" w14:textId="73869C12" w:rsidR="007369D0" w:rsidRPr="007369D0" w:rsidRDefault="003D1764" w:rsidP="007369D0">
      <w:pPr>
        <w:rPr>
          <w:b/>
          <w:bCs/>
        </w:rPr>
      </w:pPr>
      <w:r w:rsidRPr="003D1764">
        <w:rPr>
          <w:b/>
          <w:bCs/>
        </w:rPr>
        <w:t>Layout Features:</w:t>
      </w:r>
    </w:p>
    <w:p w14:paraId="39BEA377" w14:textId="36EFCD7A" w:rsidR="007369D0" w:rsidRPr="007369D0" w:rsidRDefault="007369D0" w:rsidP="003D1764">
      <w:pPr>
        <w:numPr>
          <w:ilvl w:val="0"/>
          <w:numId w:val="7"/>
        </w:numPr>
        <w:rPr>
          <w:b/>
          <w:bCs/>
        </w:rPr>
      </w:pPr>
      <w:r w:rsidRPr="007369D0">
        <w:rPr>
          <w:b/>
          <w:bCs/>
        </w:rPr>
        <w:t>Login and Register:</w:t>
      </w:r>
      <w:r>
        <w:rPr>
          <w:b/>
          <w:bCs/>
        </w:rPr>
        <w:t xml:space="preserve"> </w:t>
      </w:r>
      <w:r>
        <w:t>The</w:t>
      </w:r>
      <w:r w:rsidR="003F54D2">
        <w:t>se pages are to login and register yourself in the application.</w:t>
      </w:r>
    </w:p>
    <w:p w14:paraId="71C35903" w14:textId="0E1E415F" w:rsidR="003D1764" w:rsidRPr="003D1764" w:rsidRDefault="003D1764" w:rsidP="003D1764">
      <w:pPr>
        <w:numPr>
          <w:ilvl w:val="0"/>
          <w:numId w:val="7"/>
        </w:numPr>
      </w:pPr>
      <w:r w:rsidRPr="003D1764">
        <w:rPr>
          <w:b/>
          <w:bCs/>
        </w:rPr>
        <w:t>Lecturer Dashboard</w:t>
      </w:r>
      <w:r w:rsidRPr="003D1764">
        <w:t>: The dashboard for lecturers displays their submitted claims, with an option to filter by status (e.g., "Submitted," "Approved"). A prominent “Submit New Claim” button allows easy access to the claim submission form.</w:t>
      </w:r>
    </w:p>
    <w:p w14:paraId="6E3AC9CA" w14:textId="77777777" w:rsidR="003D1764" w:rsidRPr="003D1764" w:rsidRDefault="003D1764" w:rsidP="003D1764">
      <w:pPr>
        <w:numPr>
          <w:ilvl w:val="0"/>
          <w:numId w:val="7"/>
        </w:numPr>
      </w:pPr>
      <w:r w:rsidRPr="003D1764">
        <w:rPr>
          <w:b/>
          <w:bCs/>
        </w:rPr>
        <w:t>Claim Submission Form</w:t>
      </w:r>
      <w:r w:rsidRPr="003D1764">
        <w:t xml:space="preserve">: The form contains fields for hours worked, hourly rate, and a file upload option for supporting documents. Fields are clearly </w:t>
      </w:r>
      <w:proofErr w:type="spellStart"/>
      <w:r w:rsidRPr="003D1764">
        <w:t>labeled</w:t>
      </w:r>
      <w:proofErr w:type="spellEnd"/>
      <w:r w:rsidRPr="003D1764">
        <w:t>, and validation is in place to ensure correct data entry.</w:t>
      </w:r>
    </w:p>
    <w:p w14:paraId="605C3468" w14:textId="77777777" w:rsidR="003D1764" w:rsidRPr="003D1764" w:rsidRDefault="003D1764" w:rsidP="003D1764">
      <w:pPr>
        <w:numPr>
          <w:ilvl w:val="0"/>
          <w:numId w:val="7"/>
        </w:numPr>
      </w:pPr>
      <w:r w:rsidRPr="003D1764">
        <w:rPr>
          <w:b/>
          <w:bCs/>
        </w:rPr>
        <w:lastRenderedPageBreak/>
        <w:t>Review Pages for Coordinators and Managers</w:t>
      </w:r>
      <w:r w:rsidRPr="003D1764">
        <w:t>: Both coordinators and managers have their own dashboards that display claims needing review or approval. The design allows them to easily access claim details and approve/reject claims with a few clicks.</w:t>
      </w:r>
    </w:p>
    <w:p w14:paraId="4C535485" w14:textId="77777777" w:rsidR="003D1764" w:rsidRDefault="003D1764" w:rsidP="003D1764">
      <w:pPr>
        <w:numPr>
          <w:ilvl w:val="0"/>
          <w:numId w:val="7"/>
        </w:numPr>
      </w:pPr>
      <w:r w:rsidRPr="003D1764">
        <w:rPr>
          <w:b/>
          <w:bCs/>
        </w:rPr>
        <w:t>Approval Workflow Integration</w:t>
      </w:r>
      <w:r w:rsidRPr="003D1764">
        <w:t>: The GUI includes clear visual indicators of claim progress, allowing users to track where their claim is in the approval process.</w:t>
      </w:r>
    </w:p>
    <w:p w14:paraId="28F429CD" w14:textId="71DA1202" w:rsidR="0070178C" w:rsidRDefault="0070178C" w:rsidP="003D1764">
      <w:pPr>
        <w:numPr>
          <w:ilvl w:val="0"/>
          <w:numId w:val="7"/>
        </w:numPr>
      </w:pPr>
      <w:r>
        <w:rPr>
          <w:noProof/>
        </w:rPr>
        <w:drawing>
          <wp:inline distT="0" distB="0" distL="0" distR="0" wp14:anchorId="55F1D1AF" wp14:editId="57AC200C">
            <wp:extent cx="5960679" cy="3352800"/>
            <wp:effectExtent l="0" t="0" r="2540" b="0"/>
            <wp:docPr id="126145479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54797" name="Picture 1261454797"/>
                    <pic:cNvPicPr/>
                  </pic:nvPicPr>
                  <pic:blipFill>
                    <a:blip r:embed="rId12">
                      <a:extLst>
                        <a:ext uri="{28A0092B-C50C-407E-A947-70E740481C1C}">
                          <a14:useLocalDpi xmlns:a14="http://schemas.microsoft.com/office/drawing/2010/main" val="0"/>
                        </a:ext>
                      </a:extLst>
                    </a:blip>
                    <a:stretch>
                      <a:fillRect/>
                    </a:stretch>
                  </pic:blipFill>
                  <pic:spPr>
                    <a:xfrm>
                      <a:off x="0" y="0"/>
                      <a:ext cx="5966191" cy="3355900"/>
                    </a:xfrm>
                    <a:prstGeom prst="rect">
                      <a:avLst/>
                    </a:prstGeom>
                  </pic:spPr>
                </pic:pic>
              </a:graphicData>
            </a:graphic>
          </wp:inline>
        </w:drawing>
      </w:r>
    </w:p>
    <w:p w14:paraId="3DD1E1C5" w14:textId="48B444EB" w:rsidR="005F2F49" w:rsidRDefault="005F2F49" w:rsidP="005F2F49">
      <w:pPr>
        <w:numPr>
          <w:ilvl w:val="0"/>
          <w:numId w:val="7"/>
        </w:numPr>
      </w:pPr>
      <w:r>
        <w:rPr>
          <w:noProof/>
        </w:rPr>
        <w:lastRenderedPageBreak/>
        <w:drawing>
          <wp:inline distT="0" distB="0" distL="0" distR="0" wp14:anchorId="15ADDAC4" wp14:editId="01648BBA">
            <wp:extent cx="6096149" cy="3429000"/>
            <wp:effectExtent l="0" t="0" r="0" b="0"/>
            <wp:docPr id="1506011446" name="Picture 29" descr="A tree reflected in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011446" name="Picture 29" descr="A tree reflected in water&#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105065" cy="3434015"/>
                    </a:xfrm>
                    <a:prstGeom prst="rect">
                      <a:avLst/>
                    </a:prstGeom>
                  </pic:spPr>
                </pic:pic>
              </a:graphicData>
            </a:graphic>
          </wp:inline>
        </w:drawing>
      </w:r>
    </w:p>
    <w:p w14:paraId="06E54DC0" w14:textId="4583A953" w:rsidR="005F2F49" w:rsidRDefault="005F2F49" w:rsidP="005F2F49">
      <w:pPr>
        <w:numPr>
          <w:ilvl w:val="0"/>
          <w:numId w:val="7"/>
        </w:numPr>
      </w:pPr>
      <w:r>
        <w:rPr>
          <w:noProof/>
        </w:rPr>
        <w:drawing>
          <wp:inline distT="0" distB="0" distL="0" distR="0" wp14:anchorId="6703A493" wp14:editId="0F959150">
            <wp:extent cx="6079216" cy="3419475"/>
            <wp:effectExtent l="0" t="0" r="0" b="0"/>
            <wp:docPr id="237210752" name="Picture 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10752" name="Picture 30" descr="A screenshot of a compute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081917" cy="3420994"/>
                    </a:xfrm>
                    <a:prstGeom prst="rect">
                      <a:avLst/>
                    </a:prstGeom>
                  </pic:spPr>
                </pic:pic>
              </a:graphicData>
            </a:graphic>
          </wp:inline>
        </w:drawing>
      </w:r>
    </w:p>
    <w:p w14:paraId="76A3B28F" w14:textId="5F1081FC" w:rsidR="005F2F49" w:rsidRDefault="005F2F49" w:rsidP="005F2F49">
      <w:pPr>
        <w:numPr>
          <w:ilvl w:val="0"/>
          <w:numId w:val="7"/>
        </w:numPr>
      </w:pPr>
      <w:r>
        <w:rPr>
          <w:noProof/>
        </w:rPr>
        <w:lastRenderedPageBreak/>
        <w:drawing>
          <wp:inline distT="0" distB="0" distL="0" distR="0" wp14:anchorId="1757997C" wp14:editId="10C21C27">
            <wp:extent cx="6045349" cy="3400425"/>
            <wp:effectExtent l="0" t="0" r="0" b="0"/>
            <wp:docPr id="1245309293" name="Picture 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309293" name="Picture 31" descr="A screenshot of a compu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049522" cy="3402772"/>
                    </a:xfrm>
                    <a:prstGeom prst="rect">
                      <a:avLst/>
                    </a:prstGeom>
                  </pic:spPr>
                </pic:pic>
              </a:graphicData>
            </a:graphic>
          </wp:inline>
        </w:drawing>
      </w:r>
    </w:p>
    <w:p w14:paraId="08FD91E0" w14:textId="2C6A6284" w:rsidR="005F2F49" w:rsidRDefault="00170530" w:rsidP="005F2F49">
      <w:pPr>
        <w:numPr>
          <w:ilvl w:val="0"/>
          <w:numId w:val="7"/>
        </w:numPr>
      </w:pPr>
      <w:r>
        <w:rPr>
          <w:noProof/>
        </w:rPr>
        <w:drawing>
          <wp:inline distT="0" distB="0" distL="0" distR="0" wp14:anchorId="08522BB0" wp14:editId="7FBC786F">
            <wp:extent cx="6061580" cy="3743325"/>
            <wp:effectExtent l="0" t="0" r="0" b="0"/>
            <wp:docPr id="311708075" name="Picture 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708075" name="Picture 32" descr="A screenshot of a comput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067610" cy="3747049"/>
                    </a:xfrm>
                    <a:prstGeom prst="rect">
                      <a:avLst/>
                    </a:prstGeom>
                  </pic:spPr>
                </pic:pic>
              </a:graphicData>
            </a:graphic>
          </wp:inline>
        </w:drawing>
      </w:r>
    </w:p>
    <w:p w14:paraId="5557424B" w14:textId="0F971848" w:rsidR="00ED24CC" w:rsidRPr="005F2F49" w:rsidRDefault="00ED24CC" w:rsidP="005F2F49">
      <w:pPr>
        <w:numPr>
          <w:ilvl w:val="0"/>
          <w:numId w:val="7"/>
        </w:numPr>
      </w:pPr>
      <w:r w:rsidRPr="00797B0B">
        <w:rPr>
          <w:rFonts w:cs="Arial"/>
        </w:rPr>
        <w:t>Figma (2016)</w:t>
      </w:r>
    </w:p>
    <w:p w14:paraId="01029B3A" w14:textId="12D22CC0" w:rsidR="004B7C13" w:rsidRPr="005F2F49" w:rsidRDefault="003D1764" w:rsidP="004B7C13">
      <w:pPr>
        <w:numPr>
          <w:ilvl w:val="0"/>
          <w:numId w:val="7"/>
        </w:numPr>
      </w:pPr>
      <w:r w:rsidRPr="003D1764">
        <w:t xml:space="preserve">The GUI layout was designed to streamline the workflow, reduce the number of clicks needed to perform actions, and minimize confusion. The dashboard design gives users an immediate overview of relevant tasks (e.g., claims submitted or awaiting approval). The minimalistic design is intentional to reduce cognitive </w:t>
      </w:r>
      <w:r w:rsidRPr="003D1764">
        <w:lastRenderedPageBreak/>
        <w:t>overload, especially for non-technical users like lecturers and administrators. This ensures a better user experience, fewer errors, and faster processing times.</w:t>
      </w:r>
      <w:r w:rsidR="004B7C13" w:rsidRPr="004B7C13">
        <w:rPr>
          <w:rFonts w:cs="Arial"/>
        </w:rPr>
        <w:t xml:space="preserve"> </w:t>
      </w:r>
      <w:r w:rsidR="004B7C13" w:rsidRPr="00797B0B">
        <w:rPr>
          <w:rFonts w:cs="Arial"/>
        </w:rPr>
        <w:t>Figma (2016)</w:t>
      </w:r>
    </w:p>
    <w:p w14:paraId="71EB8E66" w14:textId="5C09A575" w:rsidR="003D1764" w:rsidRPr="003D1764" w:rsidRDefault="003D1764" w:rsidP="003D1764"/>
    <w:p w14:paraId="71EAA4EF" w14:textId="460A5CBC" w:rsidR="003D1764" w:rsidRPr="00EB3722" w:rsidRDefault="00793504" w:rsidP="003D1764">
      <w:pPr>
        <w:rPr>
          <w:b/>
          <w:bCs/>
          <w:u w:val="single"/>
        </w:rPr>
      </w:pPr>
      <w:r>
        <w:rPr>
          <w:b/>
          <w:bCs/>
        </w:rPr>
        <w:t>4.</w:t>
      </w:r>
      <w:r w:rsidR="003D1764" w:rsidRPr="003D1764">
        <w:rPr>
          <w:b/>
          <w:bCs/>
        </w:rPr>
        <w:t xml:space="preserve"> Assumptions and Constraints</w:t>
      </w:r>
      <w:r w:rsidR="00EB3722">
        <w:rPr>
          <w:b/>
          <w:bCs/>
          <w:u w:val="single"/>
        </w:rPr>
        <w:fldChar w:fldCharType="begin"/>
      </w:r>
      <w:r w:rsidR="00AE178A">
        <w:rPr>
          <w:b/>
          <w:bCs/>
          <w:u w:val="single"/>
        </w:rPr>
        <w:instrText xml:space="preserve"> ADDIN ZOTERO_ITEM CSL_CITATION {"citationID":"LkyBIGiA","properties":{"formattedCitation":"(\\uc0\\u8220{}Effective Project Documentation Best Practice,\\uc0\\u8221{} n.d.)","plainCitation":"(“Effective Project Documentation Best Practice,” n.d.)","noteIndex":0},"citationItems":[{"id":202,"uris":["http://zotero.org/users/local/c2rcAh8L/items/RVM5BIPP"],"itemData":{"id":202,"type":"webpage","title":"Effective Project Documentation Best Practice","URL":"https://www.orangescrum.com/tutorial/project-documentation-and-reporting/effective-project-documentation","accessed":{"date-parts":[["2024",9,10]]}}}],"schema":"https://github.com/citation-style-language/schema/raw/master/csl-citation.json"} </w:instrText>
      </w:r>
      <w:r w:rsidR="00EB3722">
        <w:rPr>
          <w:b/>
          <w:bCs/>
          <w:u w:val="single"/>
        </w:rPr>
        <w:fldChar w:fldCharType="separate"/>
      </w:r>
      <w:r w:rsidR="00EB3722" w:rsidRPr="00EB3722">
        <w:rPr>
          <w:rFonts w:cs="Arial"/>
          <w:kern w:val="0"/>
        </w:rPr>
        <w:t>(“Effective Project Documentation Best Practice,” n.d.)</w:t>
      </w:r>
      <w:r w:rsidR="00EB3722">
        <w:rPr>
          <w:b/>
          <w:bCs/>
          <w:u w:val="single"/>
        </w:rPr>
        <w:fldChar w:fldCharType="end"/>
      </w:r>
    </w:p>
    <w:p w14:paraId="51C64628" w14:textId="77777777" w:rsidR="003D1764" w:rsidRPr="003D1764" w:rsidRDefault="003D1764" w:rsidP="003D1764">
      <w:pPr>
        <w:rPr>
          <w:b/>
          <w:bCs/>
        </w:rPr>
      </w:pPr>
      <w:r w:rsidRPr="003D1764">
        <w:rPr>
          <w:b/>
          <w:bCs/>
        </w:rPr>
        <w:t>Assumptions:</w:t>
      </w:r>
    </w:p>
    <w:p w14:paraId="3E7E4493" w14:textId="77777777" w:rsidR="003D1764" w:rsidRPr="003D1764" w:rsidRDefault="003D1764" w:rsidP="003D1764">
      <w:pPr>
        <w:numPr>
          <w:ilvl w:val="0"/>
          <w:numId w:val="8"/>
        </w:numPr>
      </w:pPr>
      <w:r w:rsidRPr="003D1764">
        <w:rPr>
          <w:b/>
          <w:bCs/>
        </w:rPr>
        <w:t>Lecturers Will Submit Claims Correctly</w:t>
      </w:r>
      <w:r w:rsidRPr="003D1764">
        <w:t>: It is assumed that lecturers will provide accurate data when submitting claims (e.g., correct hours worked and supporting documents). Input validation will ensure data integrity.</w:t>
      </w:r>
    </w:p>
    <w:p w14:paraId="0D197F4A" w14:textId="77777777" w:rsidR="003D1764" w:rsidRPr="003D1764" w:rsidRDefault="003D1764" w:rsidP="003D1764">
      <w:pPr>
        <w:numPr>
          <w:ilvl w:val="0"/>
          <w:numId w:val="8"/>
        </w:numPr>
      </w:pPr>
      <w:r w:rsidRPr="003D1764">
        <w:rPr>
          <w:b/>
          <w:bCs/>
        </w:rPr>
        <w:t>Programme Coordinators and Academic Managers Will Follow the Approval Process</w:t>
      </w:r>
      <w:r w:rsidRPr="003D1764">
        <w:t>: It is assumed that all users responsible for reviewing claims will diligently follow the approval process, ensuring that no claim is left unreviewed.</w:t>
      </w:r>
    </w:p>
    <w:p w14:paraId="26350317" w14:textId="77777777" w:rsidR="003D1764" w:rsidRPr="003D1764" w:rsidRDefault="003D1764" w:rsidP="003D1764">
      <w:pPr>
        <w:numPr>
          <w:ilvl w:val="0"/>
          <w:numId w:val="8"/>
        </w:numPr>
      </w:pPr>
      <w:r w:rsidRPr="003D1764">
        <w:rPr>
          <w:b/>
          <w:bCs/>
        </w:rPr>
        <w:t>Supporting Documents Are in PDF Format</w:t>
      </w:r>
      <w:r w:rsidRPr="003D1764">
        <w:t>: It is assumed that all supporting documents, such as timesheets, will be uploaded as PDFs to maintain consistency and avoid compatibility issues.</w:t>
      </w:r>
    </w:p>
    <w:p w14:paraId="5AC44E97" w14:textId="77777777" w:rsidR="003D1764" w:rsidRPr="003D1764" w:rsidRDefault="003D1764" w:rsidP="003D1764">
      <w:pPr>
        <w:numPr>
          <w:ilvl w:val="0"/>
          <w:numId w:val="8"/>
        </w:numPr>
      </w:pPr>
      <w:r w:rsidRPr="003D1764">
        <w:rPr>
          <w:b/>
          <w:bCs/>
        </w:rPr>
        <w:t>System Growth</w:t>
      </w:r>
      <w:r w:rsidRPr="003D1764">
        <w:t>: The system is designed to scale with the assumption that new lecturers, claims, and documents will be added regularly. It assumes an average increase in data over time without major spikes in usage.</w:t>
      </w:r>
    </w:p>
    <w:p w14:paraId="3807CA67" w14:textId="77777777" w:rsidR="003D1764" w:rsidRPr="003D1764" w:rsidRDefault="003D1764" w:rsidP="003D1764">
      <w:pPr>
        <w:rPr>
          <w:b/>
          <w:bCs/>
        </w:rPr>
      </w:pPr>
      <w:r w:rsidRPr="003D1764">
        <w:rPr>
          <w:b/>
          <w:bCs/>
        </w:rPr>
        <w:t>Constraints:</w:t>
      </w:r>
    </w:p>
    <w:p w14:paraId="1DEC9934" w14:textId="77777777" w:rsidR="003D1764" w:rsidRPr="003D1764" w:rsidRDefault="003D1764" w:rsidP="003D1764">
      <w:pPr>
        <w:numPr>
          <w:ilvl w:val="0"/>
          <w:numId w:val="9"/>
        </w:numPr>
      </w:pPr>
      <w:r w:rsidRPr="003D1764">
        <w:rPr>
          <w:b/>
          <w:bCs/>
        </w:rPr>
        <w:t>Database Performance</w:t>
      </w:r>
      <w:r w:rsidRPr="003D1764">
        <w:t>: The system’s performance could be affected by the number of claims and supporting documents stored in the database. To mitigate this, optimization techniques such as indexing and regular maintenance will be necessary.</w:t>
      </w:r>
    </w:p>
    <w:p w14:paraId="18BE13D2" w14:textId="77777777" w:rsidR="003D1764" w:rsidRPr="003D1764" w:rsidRDefault="003D1764" w:rsidP="003D1764">
      <w:pPr>
        <w:numPr>
          <w:ilvl w:val="0"/>
          <w:numId w:val="9"/>
        </w:numPr>
      </w:pPr>
      <w:r w:rsidRPr="003D1764">
        <w:rPr>
          <w:b/>
          <w:bCs/>
        </w:rPr>
        <w:t>File Size Limits</w:t>
      </w:r>
      <w:r w:rsidRPr="003D1764">
        <w:t>: The system may impose size limits on uploaded files (e.g., supporting documents) to prevent performance degradation or excessive storage costs.</w:t>
      </w:r>
    </w:p>
    <w:p w14:paraId="4F0B0E0B" w14:textId="77777777" w:rsidR="003D1764" w:rsidRPr="003D1764" w:rsidRDefault="003D1764" w:rsidP="003D1764">
      <w:pPr>
        <w:numPr>
          <w:ilvl w:val="0"/>
          <w:numId w:val="9"/>
        </w:numPr>
      </w:pPr>
      <w:r w:rsidRPr="003D1764">
        <w:rPr>
          <w:b/>
          <w:bCs/>
        </w:rPr>
        <w:t>Security Constraints</w:t>
      </w:r>
      <w:r w:rsidRPr="003D1764">
        <w:t xml:space="preserve">: Due to the sensitive nature of the data (financial and personal information), security measures such as encrypted communication and secure password storage must be in place. This adds complexity to the system, but it is a necessary </w:t>
      </w:r>
      <w:proofErr w:type="spellStart"/>
      <w:r w:rsidRPr="003D1764">
        <w:t>tradeoff</w:t>
      </w:r>
      <w:proofErr w:type="spellEnd"/>
      <w:r w:rsidRPr="003D1764">
        <w:t xml:space="preserve"> for ensuring data integrity.</w:t>
      </w:r>
    </w:p>
    <w:p w14:paraId="7626A305" w14:textId="77777777" w:rsidR="003D1764" w:rsidRPr="003D1764" w:rsidRDefault="003D1764" w:rsidP="003D1764">
      <w:pPr>
        <w:numPr>
          <w:ilvl w:val="0"/>
          <w:numId w:val="9"/>
        </w:numPr>
      </w:pPr>
      <w:r w:rsidRPr="003D1764">
        <w:rPr>
          <w:b/>
          <w:bCs/>
        </w:rPr>
        <w:lastRenderedPageBreak/>
        <w:t>User Access Levels</w:t>
      </w:r>
      <w:r w:rsidRPr="003D1764">
        <w:t>: The system assumes distinct roles for users (Lecturers, Programme Coordinators, and Academic Managers), which requires well-defined access control mechanisms to prevent unauthorized actions.</w:t>
      </w:r>
    </w:p>
    <w:p w14:paraId="4348EDA7" w14:textId="792B6039" w:rsidR="003D1764" w:rsidRPr="003D1764" w:rsidRDefault="003D1764" w:rsidP="003D1764"/>
    <w:p w14:paraId="55CD2F66" w14:textId="28C5BA23" w:rsidR="00793504" w:rsidRPr="00793504" w:rsidRDefault="00793504" w:rsidP="003D1764">
      <w:pPr>
        <w:rPr>
          <w:b/>
          <w:bCs/>
        </w:rPr>
      </w:pPr>
      <w:r>
        <w:rPr>
          <w:b/>
          <w:bCs/>
        </w:rPr>
        <w:t>5.Conclusion</w:t>
      </w:r>
    </w:p>
    <w:p w14:paraId="4597B37C" w14:textId="77777777" w:rsidR="004B7C13" w:rsidRDefault="003D1764" w:rsidP="002F6161">
      <w:r w:rsidRPr="003D1764">
        <w:t>Every design choice made for the CMCS was driven by the need to create a system that is secure, scalable, and easy to use. By implementing a structured database, an intuitive GUI, and adhering to assumptions and constraints, the system will support the submission and approval of claims in a reliable and efficient manner. Each decision is backed by industry best practices, ensuring that the system is not only functional but also adaptable for future enhancements.</w:t>
      </w:r>
    </w:p>
    <w:p w14:paraId="084BF2D4" w14:textId="26D49CFF" w:rsidR="00E669A2" w:rsidRDefault="00E669A2" w:rsidP="002F6161">
      <w:pPr>
        <w:rPr>
          <w:b/>
          <w:bCs/>
          <w:u w:val="single"/>
        </w:rPr>
      </w:pPr>
      <w:r w:rsidRPr="00E669A2">
        <w:rPr>
          <w:b/>
          <w:bCs/>
          <w:u w:val="single"/>
        </w:rPr>
        <w:t>Reference List</w:t>
      </w:r>
    </w:p>
    <w:p w14:paraId="0782ABC2" w14:textId="11682C44" w:rsidR="00E669A2" w:rsidRPr="00AE178A" w:rsidRDefault="00AE178A" w:rsidP="002F6161">
      <w:r>
        <w:fldChar w:fldCharType="begin"/>
      </w:r>
      <w:r>
        <w:instrText xml:space="preserve"> ADDIN ZOTERO_ITEM CSL_CITATION {"citationID":"WmbUAcpj","properties":{"formattedCitation":"(\\uc0\\u8220{}Database - Overview, Roles and Components, DBMS,\\uc0\\u8221{} n.d.)","plainCitation":"(“Database - Overview, Roles and Components, DBMS,” n.d.)","noteIndex":0},"citationItems":[{"id":155,"uris":["http://zotero.org/users/local/c2rcAh8L/items/WIRRN3RR"],"itemData":{"id":155,"type":"webpage","title":"Database - Overview, Roles and Components, DBMS","URL":"https://corporatefinanceinstitute.com/resources/data-science/database/","accessed":{"date-parts":[["2024",3,14]]}}}],"schema":"https://github.com/citation-style-language/schema/raw/master/csl-citation.json"} </w:instrText>
      </w:r>
      <w:r>
        <w:fldChar w:fldCharType="separate"/>
      </w:r>
      <w:r w:rsidRPr="00AE178A">
        <w:rPr>
          <w:rFonts w:cs="Arial"/>
          <w:kern w:val="0"/>
        </w:rPr>
        <w:t>(“Database - Overview, Roles and Components, DBMS,” n.d.)</w:t>
      </w:r>
      <w:r>
        <w:fldChar w:fldCharType="end"/>
      </w:r>
    </w:p>
    <w:p w14:paraId="2DFC1E1C" w14:textId="68A9EDFD" w:rsidR="00AE178A" w:rsidRDefault="00EB3722" w:rsidP="00AE178A">
      <w:pPr>
        <w:rPr>
          <w:b/>
          <w:bCs/>
          <w:u w:val="single"/>
        </w:rPr>
      </w:pPr>
      <w:r>
        <w:rPr>
          <w:b/>
          <w:bCs/>
          <w:u w:val="single"/>
        </w:rPr>
        <w:fldChar w:fldCharType="begin"/>
      </w:r>
      <w:r w:rsidR="00AE178A">
        <w:rPr>
          <w:b/>
          <w:bCs/>
          <w:u w:val="single"/>
        </w:rPr>
        <w:instrText xml:space="preserve"> ADDIN ZOTERO_BIBL {"uncited":[],"omitted":[],"custom":[]} CSL_BIBLIOGRAPHY </w:instrText>
      </w:r>
      <w:r>
        <w:rPr>
          <w:b/>
          <w:bCs/>
          <w:u w:val="single"/>
        </w:rPr>
        <w:fldChar w:fldCharType="separate"/>
      </w:r>
      <w:r w:rsidR="00AE178A" w:rsidRPr="00AE178A">
        <w:rPr>
          <w:rFonts w:cs="Arial"/>
        </w:rPr>
        <w:t xml:space="preserve">Database - Overview, Roles and Components, DBMS [WWW Document], n.d. URL </w:t>
      </w:r>
      <w:r w:rsidR="00AE178A" w:rsidRPr="00AE178A">
        <w:rPr>
          <w:rFonts w:cs="Arial"/>
          <w:b/>
          <w:bCs/>
          <w:color w:val="0070C0"/>
          <w:u w:val="single"/>
        </w:rPr>
        <w:t xml:space="preserve">https://corporatefinanceinstitute.com/resources/data-science/database/ </w:t>
      </w:r>
      <w:r w:rsidR="00AE178A" w:rsidRPr="00AE178A">
        <w:rPr>
          <w:rFonts w:cs="Arial"/>
        </w:rPr>
        <w:t>(accessed 3.14.24).</w:t>
      </w:r>
    </w:p>
    <w:p w14:paraId="7C912528" w14:textId="77777777" w:rsidR="00AE178A" w:rsidRDefault="00AE178A" w:rsidP="00AE178A">
      <w:pPr>
        <w:rPr>
          <w:b/>
          <w:bCs/>
          <w:u w:val="single"/>
        </w:rPr>
      </w:pPr>
    </w:p>
    <w:p w14:paraId="59898B48" w14:textId="0650E691" w:rsidR="00AE178A" w:rsidRPr="00AE178A" w:rsidRDefault="00AE178A" w:rsidP="00AE178A">
      <w:pPr>
        <w:rPr>
          <w:b/>
          <w:bCs/>
          <w:u w:val="single"/>
        </w:rPr>
      </w:pPr>
      <w:r>
        <w:rPr>
          <w:b/>
          <w:bCs/>
          <w:u w:val="single"/>
        </w:rPr>
        <w:fldChar w:fldCharType="begin"/>
      </w:r>
      <w:r>
        <w:rPr>
          <w:b/>
          <w:bCs/>
          <w:u w:val="single"/>
        </w:rPr>
        <w:instrText xml:space="preserve"> ADDIN ZOTERO_ITEM CSL_CITATION {"citationID":"U7ZypbTF","properties":{"formattedCitation":"(\\uc0\\u8220{}Effective Project Documentation Best Practice,\\uc0\\u8221{} n.d.)","plainCitation":"(“Effective Project Documentation Best Practice,” n.d.)","noteIndex":0},"citationItems":[{"id":202,"uris":["http://zotero.org/users/local/c2rcAh8L/items/RVM5BIPP"],"itemData":{"id":202,"type":"webpage","title":"Effective Project Documentation Best Practice","URL":"https://www.orangescrum.com/tutorial/project-documentation-and-reporting/effective-project-documentation","accessed":{"date-parts":[["2024",9,10]]}}}],"schema":"https://github.com/citation-style-language/schema/raw/master/csl-citation.json"} </w:instrText>
      </w:r>
      <w:r>
        <w:rPr>
          <w:b/>
          <w:bCs/>
          <w:u w:val="single"/>
        </w:rPr>
        <w:fldChar w:fldCharType="separate"/>
      </w:r>
      <w:r w:rsidRPr="00EB3722">
        <w:rPr>
          <w:rFonts w:cs="Arial"/>
          <w:kern w:val="0"/>
        </w:rPr>
        <w:t>(“Effective Project Documentation Best Practice,” n.d.)</w:t>
      </w:r>
      <w:r>
        <w:rPr>
          <w:b/>
          <w:bCs/>
          <w:u w:val="single"/>
        </w:rPr>
        <w:fldChar w:fldCharType="end"/>
      </w:r>
    </w:p>
    <w:p w14:paraId="0CB11F7A" w14:textId="77777777" w:rsidR="00AE178A" w:rsidRPr="00AE178A" w:rsidRDefault="00AE178A" w:rsidP="00AE178A">
      <w:pPr>
        <w:pStyle w:val="Bibliography"/>
        <w:rPr>
          <w:rFonts w:cs="Arial"/>
        </w:rPr>
      </w:pPr>
      <w:r w:rsidRPr="00AE178A">
        <w:rPr>
          <w:rFonts w:cs="Arial"/>
        </w:rPr>
        <w:t xml:space="preserve">Effective Project Documentation Best Practice [WWW Document], n.d. URL </w:t>
      </w:r>
      <w:r w:rsidRPr="00AE178A">
        <w:rPr>
          <w:rFonts w:cs="Arial"/>
          <w:b/>
          <w:bCs/>
          <w:color w:val="0070C0"/>
          <w:u w:val="single"/>
        </w:rPr>
        <w:t xml:space="preserve">https://www.orangescrum.com/tutorial/project-documentation-and-reporting/effective-project-documentation </w:t>
      </w:r>
      <w:r w:rsidRPr="00AE178A">
        <w:rPr>
          <w:rFonts w:cs="Arial"/>
        </w:rPr>
        <w:t>(accessed 9.10.24).</w:t>
      </w:r>
    </w:p>
    <w:p w14:paraId="6BF2F65A" w14:textId="6C12D93A" w:rsidR="00EB3722" w:rsidRDefault="00EB3722" w:rsidP="002F6161">
      <w:pPr>
        <w:rPr>
          <w:b/>
          <w:bCs/>
          <w:u w:val="single"/>
        </w:rPr>
      </w:pPr>
      <w:r>
        <w:rPr>
          <w:b/>
          <w:bCs/>
          <w:u w:val="single"/>
        </w:rPr>
        <w:fldChar w:fldCharType="end"/>
      </w:r>
    </w:p>
    <w:p w14:paraId="76E8B7FA" w14:textId="2C4F5E01" w:rsidR="00E669A2" w:rsidRDefault="00E669A2" w:rsidP="00E669A2">
      <w:pPr>
        <w:rPr>
          <w:rFonts w:cs="Arial"/>
          <w:b/>
          <w:bCs/>
          <w:color w:val="0070C0"/>
          <w:u w:val="single"/>
        </w:rPr>
      </w:pPr>
      <w:r w:rsidRPr="00797B0B">
        <w:rPr>
          <w:rFonts w:cs="Arial"/>
        </w:rPr>
        <w:t xml:space="preserve">Figma (2016) ‘Figma for UX design’. </w:t>
      </w:r>
      <w:r w:rsidRPr="004B7C13">
        <w:rPr>
          <w:rFonts w:cs="Arial"/>
          <w:b/>
          <w:bCs/>
          <w:color w:val="0070C0"/>
          <w:u w:val="single"/>
        </w:rPr>
        <w:t>Figma.com</w:t>
      </w:r>
    </w:p>
    <w:p w14:paraId="5E0952A7" w14:textId="77777777" w:rsidR="004B7C13" w:rsidRPr="00797B0B" w:rsidRDefault="004B7C13" w:rsidP="00E669A2">
      <w:pPr>
        <w:rPr>
          <w:rFonts w:cs="Arial"/>
        </w:rPr>
      </w:pPr>
    </w:p>
    <w:p w14:paraId="1DDB08AE" w14:textId="2BB333CF" w:rsidR="00E669A2" w:rsidRPr="00E669A2" w:rsidRDefault="00E669A2" w:rsidP="007C45EB">
      <w:pPr>
        <w:rPr>
          <w:b/>
          <w:bCs/>
          <w:u w:val="single"/>
        </w:rPr>
      </w:pPr>
    </w:p>
    <w:sectPr w:rsidR="00E669A2" w:rsidRPr="00E669A2" w:rsidSect="00800D35">
      <w:pgSz w:w="11906" w:h="16838"/>
      <w:pgMar w:top="1440" w:right="1440" w:bottom="1440" w:left="1440" w:header="708" w:footer="708" w:gutter="0"/>
      <w:pgNumType w:start="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D7A6B2" w14:textId="77777777" w:rsidR="00EB3722" w:rsidRDefault="00EB3722" w:rsidP="00EB3722">
      <w:pPr>
        <w:spacing w:after="0" w:line="240" w:lineRule="auto"/>
      </w:pPr>
      <w:r>
        <w:separator/>
      </w:r>
    </w:p>
  </w:endnote>
  <w:endnote w:type="continuationSeparator" w:id="0">
    <w:p w14:paraId="573F0A81" w14:textId="77777777" w:rsidR="00EB3722" w:rsidRDefault="00EB3722" w:rsidP="00EB37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806B1B" w14:textId="77777777" w:rsidR="00EB3722" w:rsidRDefault="00EB3722" w:rsidP="00EB3722">
      <w:pPr>
        <w:spacing w:after="0" w:line="240" w:lineRule="auto"/>
      </w:pPr>
      <w:r>
        <w:separator/>
      </w:r>
    </w:p>
  </w:footnote>
  <w:footnote w:type="continuationSeparator" w:id="0">
    <w:p w14:paraId="0F2F39F0" w14:textId="77777777" w:rsidR="00EB3722" w:rsidRDefault="00EB3722" w:rsidP="00EB37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D2787E"/>
    <w:multiLevelType w:val="multilevel"/>
    <w:tmpl w:val="847E3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2D52E2"/>
    <w:multiLevelType w:val="multilevel"/>
    <w:tmpl w:val="C46C0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0D0B22"/>
    <w:multiLevelType w:val="multilevel"/>
    <w:tmpl w:val="755A6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F8A0F6C"/>
    <w:multiLevelType w:val="hybridMultilevel"/>
    <w:tmpl w:val="01D6BAE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3A854F80"/>
    <w:multiLevelType w:val="multilevel"/>
    <w:tmpl w:val="608A1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C71D88"/>
    <w:multiLevelType w:val="multilevel"/>
    <w:tmpl w:val="3710D0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BEF0D4D"/>
    <w:multiLevelType w:val="multilevel"/>
    <w:tmpl w:val="DD06B1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50729F"/>
    <w:multiLevelType w:val="hybridMultilevel"/>
    <w:tmpl w:val="FE5231E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55D80343"/>
    <w:multiLevelType w:val="multilevel"/>
    <w:tmpl w:val="A002E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4B3F6E"/>
    <w:multiLevelType w:val="multilevel"/>
    <w:tmpl w:val="3488AF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2AA6B1D"/>
    <w:multiLevelType w:val="multilevel"/>
    <w:tmpl w:val="E8D01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3527C19"/>
    <w:multiLevelType w:val="multilevel"/>
    <w:tmpl w:val="60FE5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9390778"/>
    <w:multiLevelType w:val="multilevel"/>
    <w:tmpl w:val="5136D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C62436C"/>
    <w:multiLevelType w:val="multilevel"/>
    <w:tmpl w:val="70B68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55106A4"/>
    <w:multiLevelType w:val="multilevel"/>
    <w:tmpl w:val="CF1050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76656AD"/>
    <w:multiLevelType w:val="multilevel"/>
    <w:tmpl w:val="D09EF4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8D26B68"/>
    <w:multiLevelType w:val="multilevel"/>
    <w:tmpl w:val="7DEA15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2840650">
    <w:abstractNumId w:val="13"/>
  </w:num>
  <w:num w:numId="2" w16cid:durableId="1232429679">
    <w:abstractNumId w:val="10"/>
  </w:num>
  <w:num w:numId="3" w16cid:durableId="1724214066">
    <w:abstractNumId w:val="1"/>
  </w:num>
  <w:num w:numId="4" w16cid:durableId="602692595">
    <w:abstractNumId w:val="4"/>
  </w:num>
  <w:num w:numId="5" w16cid:durableId="815999007">
    <w:abstractNumId w:val="8"/>
  </w:num>
  <w:num w:numId="6" w16cid:durableId="835223396">
    <w:abstractNumId w:val="9"/>
  </w:num>
  <w:num w:numId="7" w16cid:durableId="1365062364">
    <w:abstractNumId w:val="0"/>
  </w:num>
  <w:num w:numId="8" w16cid:durableId="409472102">
    <w:abstractNumId w:val="12"/>
  </w:num>
  <w:num w:numId="9" w16cid:durableId="1015418933">
    <w:abstractNumId w:val="11"/>
  </w:num>
  <w:num w:numId="10" w16cid:durableId="1634867355">
    <w:abstractNumId w:val="14"/>
  </w:num>
  <w:num w:numId="11" w16cid:durableId="1467964111">
    <w:abstractNumId w:val="2"/>
  </w:num>
  <w:num w:numId="12" w16cid:durableId="453404463">
    <w:abstractNumId w:val="15"/>
  </w:num>
  <w:num w:numId="13" w16cid:durableId="2122605118">
    <w:abstractNumId w:val="7"/>
  </w:num>
  <w:num w:numId="14" w16cid:durableId="1270241605">
    <w:abstractNumId w:val="3"/>
  </w:num>
  <w:num w:numId="15" w16cid:durableId="1477912594">
    <w:abstractNumId w:val="5"/>
  </w:num>
  <w:num w:numId="16" w16cid:durableId="1524435185">
    <w:abstractNumId w:val="16"/>
  </w:num>
  <w:num w:numId="17" w16cid:durableId="87959096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4D3F"/>
    <w:rsid w:val="0005167C"/>
    <w:rsid w:val="00114D3F"/>
    <w:rsid w:val="00170530"/>
    <w:rsid w:val="00186573"/>
    <w:rsid w:val="00191B42"/>
    <w:rsid w:val="001C7E80"/>
    <w:rsid w:val="002A6112"/>
    <w:rsid w:val="002F6161"/>
    <w:rsid w:val="0031249E"/>
    <w:rsid w:val="003A2B01"/>
    <w:rsid w:val="003A52A4"/>
    <w:rsid w:val="003D1764"/>
    <w:rsid w:val="003E66C8"/>
    <w:rsid w:val="003F54D2"/>
    <w:rsid w:val="004B04EE"/>
    <w:rsid w:val="004B7C13"/>
    <w:rsid w:val="005962A7"/>
    <w:rsid w:val="005C72A5"/>
    <w:rsid w:val="005F2F49"/>
    <w:rsid w:val="00641BB0"/>
    <w:rsid w:val="0070178C"/>
    <w:rsid w:val="007369D0"/>
    <w:rsid w:val="00793504"/>
    <w:rsid w:val="007C45EB"/>
    <w:rsid w:val="00800D35"/>
    <w:rsid w:val="00875061"/>
    <w:rsid w:val="009D7E21"/>
    <w:rsid w:val="00A61B2C"/>
    <w:rsid w:val="00AE178A"/>
    <w:rsid w:val="00B367D5"/>
    <w:rsid w:val="00B63BA3"/>
    <w:rsid w:val="00BA6CB5"/>
    <w:rsid w:val="00C508EC"/>
    <w:rsid w:val="00C842A8"/>
    <w:rsid w:val="00C9377C"/>
    <w:rsid w:val="00CC2FFE"/>
    <w:rsid w:val="00CD0D45"/>
    <w:rsid w:val="00DE7E09"/>
    <w:rsid w:val="00E524FF"/>
    <w:rsid w:val="00E669A2"/>
    <w:rsid w:val="00EB3722"/>
    <w:rsid w:val="00ED24CC"/>
    <w:rsid w:val="00EF0AAE"/>
    <w:rsid w:val="00F4430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96A2A"/>
  <w15:chartTrackingRefBased/>
  <w15:docId w15:val="{AAEC4441-A076-4925-914C-4452657CB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kern w:val="2"/>
        <w:sz w:val="28"/>
        <w:szCs w:val="28"/>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178A"/>
  </w:style>
  <w:style w:type="paragraph" w:styleId="Heading1">
    <w:name w:val="heading 1"/>
    <w:basedOn w:val="Normal"/>
    <w:next w:val="Normal"/>
    <w:link w:val="Heading1Char"/>
    <w:uiPriority w:val="9"/>
    <w:qFormat/>
    <w:rsid w:val="00114D3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14D3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14D3F"/>
    <w:pPr>
      <w:keepNext/>
      <w:keepLines/>
      <w:spacing w:before="160" w:after="80"/>
      <w:outlineLvl w:val="2"/>
    </w:pPr>
    <w:rPr>
      <w:rFonts w:asciiTheme="minorHAnsi" w:eastAsiaTheme="majorEastAsia" w:hAnsiTheme="minorHAnsi" w:cstheme="majorBidi"/>
      <w:color w:val="0F4761" w:themeColor="accent1" w:themeShade="BF"/>
    </w:rPr>
  </w:style>
  <w:style w:type="paragraph" w:styleId="Heading4">
    <w:name w:val="heading 4"/>
    <w:basedOn w:val="Normal"/>
    <w:next w:val="Normal"/>
    <w:link w:val="Heading4Char"/>
    <w:uiPriority w:val="9"/>
    <w:semiHidden/>
    <w:unhideWhenUsed/>
    <w:qFormat/>
    <w:rsid w:val="00114D3F"/>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114D3F"/>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114D3F"/>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14D3F"/>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14D3F"/>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14D3F"/>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4D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14D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4D3F"/>
    <w:rPr>
      <w:rFonts w:asciiTheme="minorHAnsi" w:eastAsiaTheme="majorEastAsia" w:hAnsiTheme="minorHAnsi" w:cstheme="majorBidi"/>
      <w:color w:val="0F4761" w:themeColor="accent1" w:themeShade="BF"/>
    </w:rPr>
  </w:style>
  <w:style w:type="character" w:customStyle="1" w:styleId="Heading4Char">
    <w:name w:val="Heading 4 Char"/>
    <w:basedOn w:val="DefaultParagraphFont"/>
    <w:link w:val="Heading4"/>
    <w:uiPriority w:val="9"/>
    <w:semiHidden/>
    <w:rsid w:val="00114D3F"/>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114D3F"/>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114D3F"/>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14D3F"/>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14D3F"/>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14D3F"/>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14D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4D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4D3F"/>
    <w:pPr>
      <w:numPr>
        <w:ilvl w:val="1"/>
      </w:numPr>
    </w:pPr>
    <w:rPr>
      <w:rFonts w:asciiTheme="minorHAnsi" w:eastAsiaTheme="majorEastAsia" w:hAnsiTheme="minorHAnsi" w:cstheme="majorBidi"/>
      <w:color w:val="595959" w:themeColor="text1" w:themeTint="A6"/>
      <w:spacing w:val="15"/>
    </w:rPr>
  </w:style>
  <w:style w:type="character" w:customStyle="1" w:styleId="SubtitleChar">
    <w:name w:val="Subtitle Char"/>
    <w:basedOn w:val="DefaultParagraphFont"/>
    <w:link w:val="Subtitle"/>
    <w:uiPriority w:val="11"/>
    <w:rsid w:val="00114D3F"/>
    <w:rPr>
      <w:rFonts w:asciiTheme="minorHAnsi" w:eastAsiaTheme="majorEastAsia" w:hAnsiTheme="minorHAnsi" w:cstheme="majorBidi"/>
      <w:color w:val="595959" w:themeColor="text1" w:themeTint="A6"/>
      <w:spacing w:val="15"/>
    </w:rPr>
  </w:style>
  <w:style w:type="paragraph" w:styleId="Quote">
    <w:name w:val="Quote"/>
    <w:basedOn w:val="Normal"/>
    <w:next w:val="Normal"/>
    <w:link w:val="QuoteChar"/>
    <w:uiPriority w:val="29"/>
    <w:qFormat/>
    <w:rsid w:val="00114D3F"/>
    <w:pPr>
      <w:spacing w:before="160"/>
      <w:jc w:val="center"/>
    </w:pPr>
    <w:rPr>
      <w:i/>
      <w:iCs/>
      <w:color w:val="404040" w:themeColor="text1" w:themeTint="BF"/>
    </w:rPr>
  </w:style>
  <w:style w:type="character" w:customStyle="1" w:styleId="QuoteChar">
    <w:name w:val="Quote Char"/>
    <w:basedOn w:val="DefaultParagraphFont"/>
    <w:link w:val="Quote"/>
    <w:uiPriority w:val="29"/>
    <w:rsid w:val="00114D3F"/>
    <w:rPr>
      <w:i/>
      <w:iCs/>
      <w:color w:val="404040" w:themeColor="text1" w:themeTint="BF"/>
    </w:rPr>
  </w:style>
  <w:style w:type="paragraph" w:styleId="ListParagraph">
    <w:name w:val="List Paragraph"/>
    <w:basedOn w:val="Normal"/>
    <w:uiPriority w:val="34"/>
    <w:qFormat/>
    <w:rsid w:val="00114D3F"/>
    <w:pPr>
      <w:ind w:left="720"/>
      <w:contextualSpacing/>
    </w:pPr>
  </w:style>
  <w:style w:type="character" w:styleId="IntenseEmphasis">
    <w:name w:val="Intense Emphasis"/>
    <w:basedOn w:val="DefaultParagraphFont"/>
    <w:uiPriority w:val="21"/>
    <w:qFormat/>
    <w:rsid w:val="00114D3F"/>
    <w:rPr>
      <w:i/>
      <w:iCs/>
      <w:color w:val="0F4761" w:themeColor="accent1" w:themeShade="BF"/>
    </w:rPr>
  </w:style>
  <w:style w:type="paragraph" w:styleId="IntenseQuote">
    <w:name w:val="Intense Quote"/>
    <w:basedOn w:val="Normal"/>
    <w:next w:val="Normal"/>
    <w:link w:val="IntenseQuoteChar"/>
    <w:uiPriority w:val="30"/>
    <w:qFormat/>
    <w:rsid w:val="00114D3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14D3F"/>
    <w:rPr>
      <w:i/>
      <w:iCs/>
      <w:color w:val="0F4761" w:themeColor="accent1" w:themeShade="BF"/>
    </w:rPr>
  </w:style>
  <w:style w:type="character" w:styleId="IntenseReference">
    <w:name w:val="Intense Reference"/>
    <w:basedOn w:val="DefaultParagraphFont"/>
    <w:uiPriority w:val="32"/>
    <w:qFormat/>
    <w:rsid w:val="00114D3F"/>
    <w:rPr>
      <w:b/>
      <w:bCs/>
      <w:smallCaps/>
      <w:color w:val="0F4761" w:themeColor="accent1" w:themeShade="BF"/>
      <w:spacing w:val="5"/>
    </w:rPr>
  </w:style>
  <w:style w:type="paragraph" w:styleId="NoSpacing">
    <w:name w:val="No Spacing"/>
    <w:link w:val="NoSpacingChar"/>
    <w:uiPriority w:val="1"/>
    <w:qFormat/>
    <w:rsid w:val="00800D35"/>
    <w:pPr>
      <w:spacing w:after="0" w:line="240" w:lineRule="auto"/>
    </w:pPr>
    <w:rPr>
      <w:rFonts w:asciiTheme="minorHAnsi" w:eastAsiaTheme="minorEastAsia" w:hAnsiTheme="minorHAnsi"/>
      <w:kern w:val="0"/>
      <w:sz w:val="22"/>
      <w:szCs w:val="22"/>
      <w:lang w:val="en-US"/>
      <w14:ligatures w14:val="none"/>
    </w:rPr>
  </w:style>
  <w:style w:type="character" w:customStyle="1" w:styleId="NoSpacingChar">
    <w:name w:val="No Spacing Char"/>
    <w:basedOn w:val="DefaultParagraphFont"/>
    <w:link w:val="NoSpacing"/>
    <w:uiPriority w:val="1"/>
    <w:rsid w:val="00800D35"/>
    <w:rPr>
      <w:rFonts w:asciiTheme="minorHAnsi" w:eastAsiaTheme="minorEastAsia" w:hAnsiTheme="minorHAnsi"/>
      <w:kern w:val="0"/>
      <w:sz w:val="22"/>
      <w:szCs w:val="22"/>
      <w:lang w:val="en-US"/>
      <w14:ligatures w14:val="none"/>
    </w:rPr>
  </w:style>
  <w:style w:type="paragraph" w:styleId="Bibliography">
    <w:name w:val="Bibliography"/>
    <w:basedOn w:val="Normal"/>
    <w:next w:val="Normal"/>
    <w:uiPriority w:val="37"/>
    <w:unhideWhenUsed/>
    <w:rsid w:val="007C45EB"/>
    <w:pPr>
      <w:spacing w:after="0" w:line="240" w:lineRule="auto"/>
      <w:ind w:left="720" w:hanging="720"/>
    </w:pPr>
  </w:style>
  <w:style w:type="paragraph" w:styleId="Header">
    <w:name w:val="header"/>
    <w:basedOn w:val="Normal"/>
    <w:link w:val="HeaderChar"/>
    <w:uiPriority w:val="99"/>
    <w:unhideWhenUsed/>
    <w:rsid w:val="00EB37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3722"/>
  </w:style>
  <w:style w:type="paragraph" w:styleId="Footer">
    <w:name w:val="footer"/>
    <w:basedOn w:val="Normal"/>
    <w:link w:val="FooterChar"/>
    <w:uiPriority w:val="99"/>
    <w:unhideWhenUsed/>
    <w:rsid w:val="00EB37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37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3668807">
      <w:bodyDiv w:val="1"/>
      <w:marLeft w:val="0"/>
      <w:marRight w:val="0"/>
      <w:marTop w:val="0"/>
      <w:marBottom w:val="0"/>
      <w:divBdr>
        <w:top w:val="none" w:sz="0" w:space="0" w:color="auto"/>
        <w:left w:val="none" w:sz="0" w:space="0" w:color="auto"/>
        <w:bottom w:val="none" w:sz="0" w:space="0" w:color="auto"/>
        <w:right w:val="none" w:sz="0" w:space="0" w:color="auto"/>
      </w:divBdr>
    </w:div>
    <w:div w:id="523128615">
      <w:bodyDiv w:val="1"/>
      <w:marLeft w:val="0"/>
      <w:marRight w:val="0"/>
      <w:marTop w:val="0"/>
      <w:marBottom w:val="0"/>
      <w:divBdr>
        <w:top w:val="none" w:sz="0" w:space="0" w:color="auto"/>
        <w:left w:val="none" w:sz="0" w:space="0" w:color="auto"/>
        <w:bottom w:val="none" w:sz="0" w:space="0" w:color="auto"/>
        <w:right w:val="none" w:sz="0" w:space="0" w:color="auto"/>
      </w:divBdr>
    </w:div>
    <w:div w:id="575017271">
      <w:bodyDiv w:val="1"/>
      <w:marLeft w:val="0"/>
      <w:marRight w:val="0"/>
      <w:marTop w:val="0"/>
      <w:marBottom w:val="0"/>
      <w:divBdr>
        <w:top w:val="none" w:sz="0" w:space="0" w:color="auto"/>
        <w:left w:val="none" w:sz="0" w:space="0" w:color="auto"/>
        <w:bottom w:val="none" w:sz="0" w:space="0" w:color="auto"/>
        <w:right w:val="none" w:sz="0" w:space="0" w:color="auto"/>
      </w:divBdr>
    </w:div>
    <w:div w:id="1281373861">
      <w:bodyDiv w:val="1"/>
      <w:marLeft w:val="0"/>
      <w:marRight w:val="0"/>
      <w:marTop w:val="0"/>
      <w:marBottom w:val="0"/>
      <w:divBdr>
        <w:top w:val="none" w:sz="0" w:space="0" w:color="auto"/>
        <w:left w:val="none" w:sz="0" w:space="0" w:color="auto"/>
        <w:bottom w:val="none" w:sz="0" w:space="0" w:color="auto"/>
        <w:right w:val="none" w:sz="0" w:space="0" w:color="auto"/>
      </w:divBdr>
    </w:div>
    <w:div w:id="1307204711">
      <w:bodyDiv w:val="1"/>
      <w:marLeft w:val="0"/>
      <w:marRight w:val="0"/>
      <w:marTop w:val="0"/>
      <w:marBottom w:val="0"/>
      <w:divBdr>
        <w:top w:val="none" w:sz="0" w:space="0" w:color="auto"/>
        <w:left w:val="none" w:sz="0" w:space="0" w:color="auto"/>
        <w:bottom w:val="none" w:sz="0" w:space="0" w:color="auto"/>
        <w:right w:val="none" w:sz="0" w:space="0" w:color="auto"/>
      </w:divBdr>
    </w:div>
    <w:div w:id="1694309723">
      <w:bodyDiv w:val="1"/>
      <w:marLeft w:val="0"/>
      <w:marRight w:val="0"/>
      <w:marTop w:val="0"/>
      <w:marBottom w:val="0"/>
      <w:divBdr>
        <w:top w:val="none" w:sz="0" w:space="0" w:color="auto"/>
        <w:left w:val="none" w:sz="0" w:space="0" w:color="auto"/>
        <w:bottom w:val="none" w:sz="0" w:space="0" w:color="auto"/>
        <w:right w:val="none" w:sz="0" w:space="0" w:color="auto"/>
      </w:divBdr>
    </w:div>
    <w:div w:id="1697340475">
      <w:bodyDiv w:val="1"/>
      <w:marLeft w:val="0"/>
      <w:marRight w:val="0"/>
      <w:marTop w:val="0"/>
      <w:marBottom w:val="0"/>
      <w:divBdr>
        <w:top w:val="none" w:sz="0" w:space="0" w:color="auto"/>
        <w:left w:val="none" w:sz="0" w:space="0" w:color="auto"/>
        <w:bottom w:val="none" w:sz="0" w:space="0" w:color="auto"/>
        <w:right w:val="none" w:sz="0" w:space="0" w:color="auto"/>
      </w:divBdr>
    </w:div>
    <w:div w:id="2066709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jpg"/><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10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_activity xmlns="5c733497-1cec-449e-b653-59bc42b9249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A15E6742394CC48A05FDE9C0E30F877" ma:contentTypeVersion="8" ma:contentTypeDescription="Create a new document." ma:contentTypeScope="" ma:versionID="8300c1761418bf841baa911c73f6a821">
  <xsd:schema xmlns:xsd="http://www.w3.org/2001/XMLSchema" xmlns:xs="http://www.w3.org/2001/XMLSchema" xmlns:p="http://schemas.microsoft.com/office/2006/metadata/properties" xmlns:ns3="5c733497-1cec-449e-b653-59bc42b92497" targetNamespace="http://schemas.microsoft.com/office/2006/metadata/properties" ma:root="true" ma:fieldsID="281b710c24bc50f5be27d45fa1f25b58" ns3:_="">
    <xsd:import namespace="5c733497-1cec-449e-b653-59bc42b9249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element ref="ns3:MediaServiceSearchProperties" minOccurs="0"/>
                <xsd:element ref="ns3:MediaServiceObjectDetectorVersion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733497-1cec-449e-b653-59bc42b9249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F9AB14-F561-4FC1-805D-53AAD8BBF14D}">
  <ds:schemaRefs>
    <ds:schemaRef ds:uri="http://schemas.microsoft.com/office/2006/documentManagement/types"/>
    <ds:schemaRef ds:uri="http://schemas.microsoft.com/office/2006/metadata/properties"/>
    <ds:schemaRef ds:uri="http://purl.org/dc/terms/"/>
    <ds:schemaRef ds:uri="http://purl.org/dc/elements/1.1/"/>
    <ds:schemaRef ds:uri="5c733497-1cec-449e-b653-59bc42b92497"/>
    <ds:schemaRef ds:uri="http://purl.org/dc/dcmitype/"/>
    <ds:schemaRef ds:uri="http://schemas.microsoft.com/office/infopath/2007/PartnerControls"/>
    <ds:schemaRef ds:uri="http://schemas.openxmlformats.org/package/2006/metadata/core-properties"/>
    <ds:schemaRef ds:uri="http://www.w3.org/XML/1998/namespace"/>
  </ds:schemaRefs>
</ds:datastoreItem>
</file>

<file path=customXml/itemProps3.xml><?xml version="1.0" encoding="utf-8"?>
<ds:datastoreItem xmlns:ds="http://schemas.openxmlformats.org/officeDocument/2006/customXml" ds:itemID="{EA82CFEC-3B36-4395-8CFB-0F88CEC729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733497-1cec-449e-b653-59bc42b924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273B8CE-7993-4809-AD8B-C541F179EAE4}">
  <ds:schemaRefs>
    <ds:schemaRef ds:uri="http://schemas.microsoft.com/sharepoint/v3/contenttype/forms"/>
  </ds:schemaRefs>
</ds:datastoreItem>
</file>

<file path=customXml/itemProps5.xml><?xml version="1.0" encoding="utf-8"?>
<ds:datastoreItem xmlns:ds="http://schemas.openxmlformats.org/officeDocument/2006/customXml" ds:itemID="{DF38BF4B-3289-4825-839E-FFAEFA111941}">
  <ds:schemaRefs>
    <ds:schemaRef ds:uri="http://schemas.openxmlformats.org/officeDocument/2006/bibliography"/>
  </ds:schemaRefs>
</ds:datastoreItem>
</file>

<file path=docMetadata/LabelInfo.xml><?xml version="1.0" encoding="utf-8"?>
<clbl:labelList xmlns:clbl="http://schemas.microsoft.com/office/2020/mipLabelMetadata">
  <clbl:label id="{e10c8f44-f469-448f-bc0d-d781288ff01b}" enabled="0" method="" siteId="{e10c8f44-f469-448f-bc0d-d781288ff01b}" removed="1"/>
</clbl:labelList>
</file>

<file path=docProps/app.xml><?xml version="1.0" encoding="utf-8"?>
<Properties xmlns="http://schemas.openxmlformats.org/officeDocument/2006/extended-properties" xmlns:vt="http://schemas.openxmlformats.org/officeDocument/2006/docPropsVTypes">
  <Template>Normal</Template>
  <TotalTime>0</TotalTime>
  <Pages>13</Pages>
  <Words>2877</Words>
  <Characters>16401</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ST10028058</Company>
  <LinksUpToDate>false</LinksUpToDate>
  <CharactersWithSpaces>19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shiel Moonsamy</dc:title>
  <dc:subject>ST10028058</dc:subject>
  <dc:creator>Sashiel Moonsamy</dc:creator>
  <cp:keywords/>
  <dc:description/>
  <cp:lastModifiedBy>Sashiel Moonsamy</cp:lastModifiedBy>
  <cp:revision>2</cp:revision>
  <dcterms:created xsi:type="dcterms:W3CDTF">2024-09-10T17:21:00Z</dcterms:created>
  <dcterms:modified xsi:type="dcterms:W3CDTF">2024-09-10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15E6742394CC48A05FDE9C0E30F877</vt:lpwstr>
  </property>
  <property fmtid="{D5CDD505-2E9C-101B-9397-08002B2CF9AE}" pid="3" name="ZOTERO_PREF_1">
    <vt:lpwstr>&lt;data data-version="3" zotero-version="6.0.36"&gt;&lt;session id="VDZOv9Ib"/&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